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115D0" w:rsidRDefault="00E115D0" w:rsidP="00E115D0">
      <w:pPr>
        <w:jc w:val="left"/>
        <w:rPr>
          <w:rFonts w:ascii="Times New Roman" w:hAnsi="Times New Roman" w:cs="Times New Roman"/>
          <w:sz w:val="24"/>
          <w:szCs w:val="24"/>
        </w:rPr>
      </w:pPr>
      <w:r w:rsidRPr="00F32911">
        <w:rPr>
          <w:rFonts w:ascii="Times New Roman" w:hAnsi="Times New Roman" w:cs="Times New Roman"/>
          <w:b/>
          <w:sz w:val="24"/>
          <w:szCs w:val="24"/>
        </w:rPr>
        <w:t>S</w:t>
      </w:r>
      <w:r w:rsidR="006A6FEE">
        <w:rPr>
          <w:rFonts w:ascii="Times New Roman" w:hAnsi="Times New Roman" w:cs="Times New Roman"/>
          <w:b/>
          <w:sz w:val="24"/>
          <w:szCs w:val="24"/>
        </w:rPr>
        <w:t>3</w:t>
      </w:r>
      <w:r w:rsidRPr="008416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6F0884">
        <w:rPr>
          <w:rFonts w:ascii="Times New Roman" w:hAnsi="Times New Roman" w:cs="Times New Roman"/>
          <w:b/>
          <w:sz w:val="24"/>
          <w:szCs w:val="24"/>
        </w:rPr>
        <w:t>Table</w:t>
      </w:r>
      <w:r w:rsidRPr="00F32911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F32911">
        <w:rPr>
          <w:rStyle w:val="TitleChar"/>
        </w:rPr>
        <w:t>Eggshell porosity (</w:t>
      </w:r>
      <w:r w:rsidRPr="00F32911">
        <w:rPr>
          <w:rFonts w:ascii="Times New Roman" w:hAnsi="Times New Roman" w:cs="Times New Roman"/>
          <w:b/>
          <w:sz w:val="24"/>
          <w:szCs w:val="24"/>
        </w:rPr>
        <w:t>A</w:t>
      </w:r>
      <w:r w:rsidRPr="00F32911">
        <w:rPr>
          <w:rFonts w:ascii="Times New Roman" w:hAnsi="Times New Roman" w:cs="Times New Roman"/>
          <w:b/>
          <w:sz w:val="24"/>
          <w:szCs w:val="24"/>
          <w:vertAlign w:val="subscript"/>
        </w:rPr>
        <w:t>p</w:t>
      </w:r>
      <w:r w:rsidRPr="00F32911">
        <w:rPr>
          <w:rFonts w:ascii="Times New Roman" w:hAnsi="Times New Roman" w:cs="Times New Roman"/>
          <w:b/>
          <w:sz w:val="24"/>
          <w:szCs w:val="24"/>
        </w:rPr>
        <w:t>∙L</w:t>
      </w:r>
      <w:r w:rsidRPr="00F32911">
        <w:rPr>
          <w:rFonts w:ascii="Times New Roman" w:hAnsi="Times New Roman" w:cs="Times New Roman"/>
          <w:b/>
          <w:sz w:val="24"/>
          <w:szCs w:val="24"/>
          <w:vertAlign w:val="subscript"/>
        </w:rPr>
        <w:t>s</w:t>
      </w:r>
      <w:r w:rsidRPr="00F32911">
        <w:rPr>
          <w:rFonts w:ascii="Times New Roman" w:hAnsi="Times New Roman" w:cs="Times New Roman"/>
          <w:b/>
          <w:sz w:val="24"/>
          <w:szCs w:val="24"/>
          <w:vertAlign w:val="superscript"/>
        </w:rPr>
        <w:t>-1</w:t>
      </w:r>
      <w:r w:rsidRPr="00F32911">
        <w:rPr>
          <w:rStyle w:val="TitleChar"/>
        </w:rPr>
        <w:t xml:space="preserve">) and egg mass (M) of living and extinct </w:t>
      </w:r>
      <w:proofErr w:type="spellStart"/>
      <w:r w:rsidRPr="00F32911">
        <w:rPr>
          <w:rStyle w:val="TitleChar"/>
        </w:rPr>
        <w:t>archosaurs</w:t>
      </w:r>
      <w:proofErr w:type="spellEnd"/>
      <w:r w:rsidRPr="000E6C97">
        <w:rPr>
          <w:rStyle w:val="TitleChar"/>
          <w:rFonts w:hint="eastAsia"/>
        </w:rPr>
        <w:t>.</w:t>
      </w:r>
      <w:r>
        <w:rPr>
          <w:rStyle w:val="TitleChar"/>
        </w:rPr>
        <w:t xml:space="preserve"> </w:t>
      </w:r>
      <w:r w:rsidRPr="002A0EA4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t xml:space="preserve">*Eggshell thickness was averaged between </w:t>
      </w:r>
      <w:proofErr w:type="spellStart"/>
      <w:r w:rsidRPr="002A0EA4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t>unincubated</w:t>
      </w:r>
      <w:proofErr w:type="spellEnd"/>
      <w:r w:rsidRPr="002A0EA4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t xml:space="preserve"> and hatched eggshells </w:t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gRXhjbHVkZUF1dGg9IjEiPjxBdXRob3I+Qm9vdGg8L0F1dGhvcj48WWVh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</w:fldData>
        </w:fldChar>
      </w:r>
      <w:r w:rsidR="00283E86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instrText xml:space="preserve"> ADDIN EN.CITE </w:instrText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fldChar w:fldCharType="begin">
          <w:fldData xml:space="preserve">PEVuZE5vdGU+PENpdGUgRXhjbHVkZUF1dGg9IjEiPjxBdXRob3I+Qm9vdGg8L0F1dGhvcj48WWVh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</w:fldData>
        </w:fldChar>
      </w:r>
      <w:r w:rsidR="00283E86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fldChar w:fldCharType="end"/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fldChar w:fldCharType="separate"/>
      </w:r>
      <w:r>
        <w:rPr>
          <w:rFonts w:ascii="Times New Roman" w:eastAsia="MS PGothic" w:hAnsi="Times New Roman" w:cs="Times New Roman"/>
          <w:noProof/>
          <w:color w:val="000000" w:themeColor="text1"/>
          <w:kern w:val="0"/>
          <w:sz w:val="24"/>
          <w:szCs w:val="24"/>
        </w:rPr>
        <w:t>[1,2]</w:t>
      </w:r>
      <w:r w:rsidR="00D50CB7">
        <w:rPr>
          <w:rFonts w:ascii="Times New Roman" w:eastAsia="MS PGothic" w:hAnsi="Times New Roman" w:cs="Times New Roman"/>
          <w:color w:val="000000" w:themeColor="text1"/>
          <w:kern w:val="0"/>
          <w:sz w:val="24"/>
          <w:szCs w:val="24"/>
        </w:rPr>
        <w:fldChar w:fldCharType="end"/>
      </w:r>
      <w:r w:rsidRPr="00C64B37">
        <w:rPr>
          <w:rFonts w:ascii="Times New Roman" w:eastAsia="MS PGothic" w:hAnsi="Times New Roman" w:cs="Times New Roman"/>
          <w:color w:val="333333"/>
          <w:kern w:val="0"/>
          <w:sz w:val="24"/>
          <w:szCs w:val="24"/>
        </w:rPr>
        <w:t>.</w:t>
      </w:r>
      <w:r>
        <w:rPr>
          <w:rStyle w:val="TitleChar"/>
        </w:rPr>
        <w:t xml:space="preserve"> </w:t>
      </w:r>
      <w:r w:rsidRPr="00E7321C">
        <w:rPr>
          <w:rFonts w:ascii="Times New Roman" w:eastAsia="MS PGothic" w:hAnsi="Times New Roman" w:cs="Times New Roman"/>
          <w:color w:val="333333"/>
          <w:kern w:val="0"/>
          <w:sz w:val="24"/>
          <w:szCs w:val="24"/>
        </w:rPr>
        <w:t>†</w:t>
      </w:r>
      <w:r w:rsidRPr="00C709D3">
        <w:rPr>
          <w:rFonts w:ascii="Times New Roman" w:hAnsi="Times New Roman" w:cs="Times New Roman"/>
          <w:sz w:val="24"/>
          <w:szCs w:val="24"/>
        </w:rPr>
        <w:t xml:space="preserve">Single pore area was calculated </w:t>
      </w:r>
      <w:r>
        <w:rPr>
          <w:rFonts w:ascii="Times New Roman" w:hAnsi="Times New Roman" w:cs="Times New Roman"/>
          <w:sz w:val="24"/>
          <w:szCs w:val="24"/>
        </w:rPr>
        <w:t xml:space="preserve">from pore radius </w:t>
      </w:r>
      <w:r w:rsidR="009A27FF">
        <w:rPr>
          <w:rFonts w:ascii="Times New Roman" w:hAnsi="Times New Roman" w:cs="Times New Roman"/>
          <w:sz w:val="24"/>
          <w:szCs w:val="24"/>
        </w:rPr>
        <w:t>reported 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50CB7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ill&lt;/Author&gt;&lt;Year&gt;1987&lt;/Year&gt;&lt;RecNum&gt;26&lt;/RecNum&gt;&lt;DisplayText&gt;[3]&lt;/DisplayText&gt;&lt;record&gt;&lt;rec-number&gt;26&lt;/rec-number&gt;&lt;foreign-keys&gt;&lt;key app="EN" db-id="52vfxdfzhttzrxesvvjvrse49pxx0zvsw9ff"&gt;26&lt;/key&gt;&lt;/foreign-keys&gt;&lt;ref-type name="Journal Article"&gt;17&lt;/ref-type&gt;&lt;contributors&gt;&lt;authors&gt;&lt;author&gt;Lill, A.&lt;/author&gt;&lt;/authors&gt;&lt;/contributors&gt;&lt;titles&gt;&lt;title&gt;Water vapor conductance and shell characteristics of Superb Lyrebird eggs&lt;/title&gt;&lt;secondary-title&gt;Australian Journal of Zoology&lt;/secondary-title&gt;&lt;/titles&gt;&lt;periodical&gt;&lt;full-title&gt;Australian Journal of Zoology&lt;/full-title&gt;&lt;abbr-1&gt;Aust J Zool&lt;/abbr-1&gt;&lt;/periodical&gt;&lt;pages&gt;553-558&lt;/pages&gt;&lt;volume&gt;35&lt;/volume&gt;&lt;number&gt;6&lt;/number&gt;&lt;dates&gt;&lt;year&gt;1987&lt;/year&gt;&lt;/dates&gt;&lt;urls&gt;&lt;/urls&gt;&lt;/record&gt;&lt;/Cite&gt;&lt;/EndNote&gt;</w:instrText>
      </w:r>
      <w:r w:rsidR="00D50CB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]</w:t>
      </w:r>
      <w:r w:rsidR="00D50CB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assuming that cross-sectional pore canal is round</w:t>
      </w:r>
      <w:r w:rsidRPr="00C709D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A27FF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gg length and breadth</w:t>
      </w:r>
      <w:r w:rsidR="009A27FF">
        <w:rPr>
          <w:rFonts w:ascii="Times New Roman" w:hAnsi="Times New Roman" w:cs="Times New Roman"/>
          <w:sz w:val="24"/>
          <w:szCs w:val="24"/>
        </w:rPr>
        <w:t xml:space="preserve"> were taken from </w:t>
      </w:r>
      <w:proofErr w:type="spellStart"/>
      <w:r w:rsidR="009A27FF">
        <w:rPr>
          <w:rFonts w:ascii="Times New Roman" w:hAnsi="Times New Roman" w:cs="Times New Roman"/>
          <w:sz w:val="24"/>
          <w:szCs w:val="24"/>
        </w:rPr>
        <w:t>Schonwetter</w:t>
      </w:r>
      <w:proofErr w:type="spellEnd"/>
      <w:r w:rsidR="009A27FF">
        <w:rPr>
          <w:rFonts w:ascii="Times New Roman" w:hAnsi="Times New Roman" w:cs="Times New Roman"/>
          <w:sz w:val="24"/>
          <w:szCs w:val="24"/>
        </w:rPr>
        <w:t xml:space="preserve"> </w:t>
      </w:r>
      <w:r w:rsidR="00D50CB7">
        <w:rPr>
          <w:rFonts w:ascii="Times New Roman" w:hAnsi="Times New Roman" w:cs="Times New Roman"/>
          <w:sz w:val="24"/>
          <w:szCs w:val="24"/>
        </w:rPr>
        <w:fldChar w:fldCharType="begin"/>
      </w:r>
      <w:r w:rsidR="009A27FF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Schonwetter&lt;/Author&gt;&lt;Year&gt;1960-1967&lt;/Year&gt;&lt;RecNum&gt;1310&lt;/RecNum&gt;&lt;DisplayText&gt;[4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/EndNote&gt;</w:instrText>
      </w:r>
      <w:r w:rsidR="00D50CB7">
        <w:rPr>
          <w:rFonts w:ascii="Times New Roman" w:hAnsi="Times New Roman" w:cs="Times New Roman"/>
          <w:sz w:val="24"/>
          <w:szCs w:val="24"/>
        </w:rPr>
        <w:fldChar w:fldCharType="separate"/>
      </w:r>
      <w:r w:rsidR="009A27FF">
        <w:rPr>
          <w:rFonts w:ascii="Times New Roman" w:hAnsi="Times New Roman" w:cs="Times New Roman"/>
          <w:noProof/>
          <w:sz w:val="24"/>
          <w:szCs w:val="24"/>
        </w:rPr>
        <w:t>[4]</w:t>
      </w:r>
      <w:r w:rsidR="00D50CB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E115D0" w:rsidRPr="00C709D3" w:rsidRDefault="00E115D0" w:rsidP="00E115D0">
      <w:pPr>
        <w:jc w:val="left"/>
      </w:pPr>
    </w:p>
    <w:tbl>
      <w:tblPr>
        <w:tblStyle w:val="LightShading2"/>
        <w:tblW w:w="8838" w:type="dxa"/>
        <w:tblLook w:val="0400"/>
      </w:tblPr>
      <w:tblGrid>
        <w:gridCol w:w="3000"/>
        <w:gridCol w:w="348"/>
        <w:gridCol w:w="90"/>
        <w:gridCol w:w="180"/>
        <w:gridCol w:w="1260"/>
        <w:gridCol w:w="1710"/>
        <w:gridCol w:w="2250"/>
      </w:tblGrid>
      <w:tr w:rsidR="00E115D0" w:rsidRPr="00C05528" w:rsidTr="00E115D0">
        <w:trPr>
          <w:cnfStyle w:val="000000100000"/>
          <w:trHeight w:val="6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Taxon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 xml:space="preserve">log </w:t>
            </w:r>
            <w:r w:rsidRPr="00DA0612">
              <w:rPr>
                <w:rStyle w:val="TitleChar"/>
                <w:b w:val="0"/>
              </w:rPr>
              <w:t>A</w:t>
            </w:r>
            <w:r w:rsidRPr="00DA0612">
              <w:rPr>
                <w:rStyle w:val="TitleChar"/>
                <w:b w:val="0"/>
                <w:vertAlign w:val="subscript"/>
              </w:rPr>
              <w:t>p</w:t>
            </w:r>
            <w:r>
              <w:rPr>
                <w:rStyle w:val="TitleChar"/>
                <w:b w:val="0"/>
              </w:rPr>
              <w:t>∙</w:t>
            </w:r>
            <w:r w:rsidRPr="00DA0612">
              <w:rPr>
                <w:rStyle w:val="TitleChar"/>
                <w:b w:val="0"/>
              </w:rPr>
              <w:t>L</w:t>
            </w:r>
            <w:r w:rsidRPr="00DA0612">
              <w:rPr>
                <w:rStyle w:val="TitleChar"/>
                <w:b w:val="0"/>
                <w:vertAlign w:val="subscript"/>
              </w:rPr>
              <w:t>s</w:t>
            </w:r>
            <w:r w:rsidRPr="003847E3">
              <w:rPr>
                <w:rStyle w:val="TitleChar"/>
                <w:b w:val="0"/>
                <w:vertAlign w:val="superscript"/>
              </w:rPr>
              <w:t>-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log M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References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Accipitridae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uteo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ufinu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1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8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 xml:space="preserve">; </w:t>
            </w:r>
            <w:r w:rsidR="00E115D0" w:rsidRPr="00DA3481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Anser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ix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alericulat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9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4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ix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pons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1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4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ahamens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1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4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iscor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25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0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ulvigul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05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4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racil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2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1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latyrhyncho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3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9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OCw5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Jva2l0a2E8L0F1dGhvcj48WWVhcj4xOTg3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OCw5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Jva2l0a2E8L0F1dGhvcj48WWVhcj4xOTg3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8,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5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92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3LDhdPC9EaXNw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3LDhdPC9EaXNw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chyrhynchu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1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44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ygnoide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6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66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rythropu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0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90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abal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1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8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108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anadens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3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67</w:t>
            </w:r>
          </w:p>
        </w:tc>
        <w:tc>
          <w:tcPr>
            <w:tcW w:w="2250" w:type="dxa"/>
            <w:hideMark/>
          </w:tcPr>
          <w:p w:rsidR="00E115D0" w:rsidRPr="00C05528" w:rsidRDefault="00D50CB7" w:rsidP="00AB02E3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AB02E3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h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.</w:t>
            </w: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minima</w:t>
            </w:r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8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0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eucops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5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2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Tullett&lt;/Author&gt;&lt;Year&gt;1976&lt;/Year&gt;&lt;RecNum&gt;1243&lt;/RecNum&gt;&lt;DisplayText&gt;[4,6,7]&lt;/DisplayText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Cite&gt;&lt;Author&gt;Schonwetter&lt;/Author&gt;&lt;Year&gt;1960-1967&lt;/Year&gt;&lt;RecNum&gt;1310&lt;/RecNum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andvicens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0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8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Tullett&lt;/Author&gt;&lt;Year&gt;1976&lt;/Year&gt;&lt;RecNum&gt;1243&lt;/RecNum&gt;&lt;DisplayText&gt;[4,6,7]&lt;/DisplayText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Cite&gt;&lt;Author&gt;Schonwetter&lt;/Author&gt;&lt;Year&gt;1960-1967&lt;/Year&gt;&lt;RecNum&gt;1310&lt;/RecNum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ucephal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islandic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2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2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airi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schat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4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9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ereopsi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ovaehollandiae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6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27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hloephag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lanopter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2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4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Carey&lt;/Author&gt;&lt;Year&gt;1990&lt;/Year&gt;&lt;RecNum&gt;132&lt;/RecNum&gt;&lt;DisplayText&gt;[10]&lt;/DisplayText&gt;&lt;record&gt;&lt;rec-number&gt;132&lt;/rec-number&gt;&lt;foreign-keys&gt;&lt;key app="EN" db-id="52vfxdfzhttzrxesvvjvrse49pxx0zvsw9ff"&gt;132&lt;/key&gt;&lt;/foreign-keys&gt;&lt;ref-type name="Journal Article"&gt;17&lt;/ref-type&gt;&lt;contributors&gt;&lt;authors&gt;&lt;author&gt;Carey, C.&lt;/author&gt;&lt;author&gt;Leonvelarde, F.&lt;/author&gt;&lt;author&gt;Monge, C.&lt;/author&gt;&lt;/authors&gt;&lt;/contributors&gt;&lt;auth-address&gt;Carey, C&amp;#xD;Univ Colorado,Dept Epo Biol,Boulder,Co 80309, USA&amp;#xD;Univ Colorado,Dept Epo Biol,Boulder,Co 80309, USA&amp;#xD;Univ Peruana Cayetano Heredia,Biofis Lab,Lima,Peru&lt;/auth-address&gt;&lt;titles&gt;&lt;title&gt;Eggshell conductance and other physical characteristics of avian eggs laid in the Peruvian Andes&lt;/title&gt;&lt;secondary-title&gt;Condor&lt;/secondary-title&gt;&lt;alt-title&gt;Condor&lt;/alt-title&gt;&lt;/titles&gt;&lt;periodical&gt;&lt;full-title&gt;Condor&lt;/full-title&gt;&lt;abbr-1&gt;Condor&lt;/abbr-1&gt;&lt;/periodical&gt;&lt;alt-periodical&gt;&lt;full-title&gt;Condor&lt;/full-title&gt;&lt;abbr-1&gt;Condor&lt;/abbr-1&gt;&lt;/alt-periodical&gt;&lt;pages&gt;790-793&lt;/pages&gt;&lt;volume&gt;92&lt;/volume&gt;&lt;number&gt;3&lt;/number&gt;&lt;dates&gt;&lt;year&gt;1990&lt;/year&gt;&lt;pub-dates&gt;&lt;date&gt;Aug&lt;/date&gt;&lt;/pub-dates&gt;&lt;/dates&gt;&lt;isbn&gt;0010-5422&lt;/isbn&gt;&lt;accession-num&gt;ISI:A1990DW87000035&lt;/accession-num&gt;&lt;urls&gt;&lt;related-urls&gt;&lt;url&gt;&amp;lt;Go to ISI&amp;gt;://A1990DW87000035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0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langul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hyemal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8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6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Rahn&lt;/Author&gt;&lt;Year&gt;1983&lt;/Year&gt;&lt;RecNum&gt;173&lt;/RecNum&gt;&lt;DisplayText&gt;[11]&lt;/DisplayText&gt;&lt;record&gt;&lt;rec-number&gt;173&lt;/rec-number&gt;&lt;foreign-keys&gt;&lt;key app="EN" db-id="52vfxdfzhttzrxesvvjvrse49pxx0zvsw9ff"&gt;173&lt;/key&gt;&lt;/foreign-keys&gt;&lt;ref-type name="Journal Article"&gt;17&lt;/ref-type&gt;&lt;contributors&gt;&lt;authors&gt;&lt;author&gt;Rahn, H.&lt;/author&gt;&lt;author&gt;Krog, J.&lt;/author&gt;&lt;author&gt;Mehlum, F.&lt;/author&gt;&lt;/authors&gt;&lt;/contributors&gt;&lt;titles&gt;&lt;title&gt;&lt;style face="normal" font="default" size="100%"&gt;Microclimate of the nest and egg water loss of the Eider &lt;/style&gt;&lt;style face="italic" font="default" size="100%"&gt;Somateria mollissima&lt;/style&gt;&lt;style face="normal" font="default" size="100%"&gt; and other waterfowl in Spitsbergen&lt;/style&gt;&lt;/title&gt;&lt;secondary-title&gt;Polar Research&lt;/secondary-title&gt;&lt;/titles&gt;&lt;pages&gt;171-184&lt;/pages&gt;&lt;volume&gt;1&lt;/volume&gt;&lt;number&gt;2&lt;/number&gt;&lt;section&gt;171&lt;/section&gt;&lt;dates&gt;&lt;year&gt;1983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yanochen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yanopter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6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1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rbore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0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7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utumnali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5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3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bicolor</w:t>
            </w:r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8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36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ophodyte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ucullatus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6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1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rg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merganser</w:t>
            </w:r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4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4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rg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errator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1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2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omateri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llissim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0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3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Rahn&lt;/Author&gt;&lt;Year&gt;1983&lt;/Year&gt;&lt;RecNum&gt;173&lt;/RecNum&gt;&lt;DisplayText&gt;[11]&lt;/DisplayText&gt;&lt;record&gt;&lt;rec-number&gt;173&lt;/rec-number&gt;&lt;foreign-keys&gt;&lt;key app="EN" db-id="52vfxdfzhttzrxesvvjvrse49pxx0zvsw9ff"&gt;173&lt;/key&gt;&lt;/foreign-keys&gt;&lt;ref-type name="Journal Article"&gt;17&lt;/ref-type&gt;&lt;contributors&gt;&lt;authors&gt;&lt;author&gt;Rahn, H.&lt;/author&gt;&lt;author&gt;Krog, J.&lt;/author&gt;&lt;author&gt;Mehlum, F.&lt;/author&gt;&lt;/authors&gt;&lt;/contributors&gt;&lt;titles&gt;&lt;title&gt;&lt;style face="normal" font="default" size="100%"&gt;Microclimate of the nest and egg water loss of the Eider &lt;/style&gt;&lt;style face="italic" font="default" size="100%"&gt;Somateria mollissima&lt;/style&gt;&lt;style face="normal" font="default" size="100%"&gt; and other waterfowl in Spitsbergen&lt;/style&gt;&lt;/title&gt;&lt;secondary-title&gt;Polar Research&lt;/secondary-title&gt;&lt;/titles&gt;&lt;pages&gt;171-184&lt;/pages&gt;&lt;volume&gt;1&lt;/volume&gt;&lt;number&gt;2&lt;/number&gt;&lt;section&gt;171&lt;/section&gt;&lt;dates&gt;&lt;year&gt;1983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an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9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19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8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0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yt&lt;/Author&gt;&lt;Year&gt;1979&lt;/Year&gt;&lt;RecNum&gt;54&lt;/RecNum&gt;&lt;DisplayText&gt;[7]&lt;/DisplayText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348" w:type="dxa"/>
            <w:gridSpan w:val="2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variegata</w:t>
            </w:r>
            <w:proofErr w:type="spellEnd"/>
          </w:p>
        </w:tc>
        <w:tc>
          <w:tcPr>
            <w:tcW w:w="1530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09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5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7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oyt&lt;/Author&gt;&lt;Year&gt;1979&lt;/Year&gt;&lt;RecNum&gt;54&lt;/RecNum&gt;&lt;record&gt;&lt;rec-number&gt;54&lt;/rec-number&gt;&lt;foreign-keys&gt;&lt;key app="EN" db-id="52vfxdfzhttzrxesvvjvrse49pxx0zvsw9ff"&gt;54&lt;/key&gt;&lt;/foreign-keys&gt;&lt;ref-type name="Journal Article"&gt;17&lt;/ref-type&gt;&lt;contributors&gt;&lt;authors&gt;&lt;author&gt;Hoyt, D. F.&lt;/author&gt;&lt;author&gt;Board, R. G.&lt;/author&gt;&lt;author&gt;Rahn, H.&lt;/author&gt;&lt;author&gt;Paganelli, C. V.&lt;/author&gt;&lt;/authors&gt;&lt;/contributors&gt;&lt;titles&gt;&lt;title&gt;The eggs of the Anatidae: conductance, pore structure, and metabolism&lt;/title&gt;&lt;secondary-title&gt;Physiological Zoology&lt;/secondary-title&gt;&lt;/titles&gt;&lt;periodical&gt;&lt;full-title&gt;Physiological Zoology&lt;/full-title&gt;&lt;abbr-1&gt;Physiol Zool&lt;/abbr-1&gt;&lt;/periodical&gt;&lt;pages&gt;438-450&lt;/pages&gt;&lt;volume&gt;52&lt;/volume&gt;&lt;number&gt;4&lt;/number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haradriiformes</w:t>
            </w:r>
            <w:proofErr w:type="spellEnd"/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c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ord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7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6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rachyramph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armorat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3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8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N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5lbHNvbjwvQXV0aG9y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N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5lbHNvbjwvQXV0aG9y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2,1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urhin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edicnem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7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2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epph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olumb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8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56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Zimmermann&lt;/Author&gt;&lt;Year&gt;2007&lt;/Year&gt;&lt;RecNum&gt;642&lt;/RecNum&gt;&lt;DisplayText&gt;[12]&lt;/DisplayText&gt;&lt;record&gt;&lt;rec-number&gt;642&lt;/rec-number&gt;&lt;foreign-keys&gt;&lt;key app="EN" db-id="52vfxdfzhttzrxesvvjvrse49pxx0zvsw9ff"&gt;642&lt;/key&gt;&lt;/foreign-keys&gt;&lt;ref-type name="Journal Article"&gt;17&lt;/ref-type&gt;&lt;contributors&gt;&lt;authors&gt;&lt;author&gt;Zimmermann, K.&lt;/author&gt;&lt;author&gt;Hipfner, J. M.&lt;/author&gt;&lt;/authors&gt;&lt;/contributors&gt;&lt;auth-address&gt;Hipfner, JM&amp;#xD;Simon Fraser Univ, Ctr Wildlife Ecol, RR1,5421 Robertson Rd, Delta, BC V4K 3N2, Canada&amp;#xD;Simon Fraser Univ, Ctr Wildlife Ecol, RR1,5421 Robertson Rd, Delta, BC V4K 3N2, Canada&amp;#xD;Simon Fraser Univ, Ctr Wildlife Ecol, Delta, BC V4K 3N2, Canada&amp;#xD;Canadian Wildlife Serv, Delta, BC V4K 3N2, Canada&amp;#xD;Univ Heidelberg, Fak Biol, D-69120 Heidelberg, Germany&lt;/auth-address&gt;&lt;titles&gt;&lt;title&gt;Egg size, eggshell porosity, and incubation period in the marine bird family&lt;/title&gt;&lt;secondary-title&gt;Auk&lt;/secondary-title&gt;&lt;alt-title&gt;Auk&lt;/alt-title&gt;&lt;/titles&gt;&lt;periodical&gt;&lt;full-title&gt;Auk&lt;/full-title&gt;&lt;/periodical&gt;&lt;alt-periodical&gt;&lt;full-title&gt;Auk&lt;/full-title&gt;&lt;/alt-periodical&gt;&lt;pages&gt;307-315&lt;/pages&gt;&lt;volume&gt;124&lt;/volume&gt;&lt;number&gt;1&lt;/number&gt;&lt;keywords&gt;&lt;keyword&gt;alcidae&lt;/keyword&gt;&lt;keyword&gt;egg mass&lt;/keyword&gt;&lt;keyword&gt;eggshell porosity&lt;/keyword&gt;&lt;keyword&gt;evolution&lt;/keyword&gt;&lt;keyword&gt;incubation period&lt;/keyword&gt;&lt;keyword&gt;water-vapor conductance&lt;/keyword&gt;&lt;keyword&gt;ancient murrelet&lt;/keyword&gt;&lt;keyword&gt;shell thickness&lt;/keyword&gt;&lt;keyword&gt;avian eggshell&lt;/keyword&gt;&lt;keyword&gt;gas-exchange&lt;/keyword&gt;&lt;keyword&gt;evolution&lt;/keyword&gt;&lt;keyword&gt;embryos&lt;/keyword&gt;&lt;keyword&gt;mass&lt;/keyword&gt;&lt;keyword&gt;temperature&lt;/keyword&gt;&lt;keyword&gt;tolerance&lt;/keyword&gt;&lt;/keywords&gt;&lt;dates&gt;&lt;year&gt;2007&lt;/year&gt;&lt;pub-dates&gt;&lt;date&gt;Jan&lt;/date&gt;&lt;/pub-dates&gt;&lt;/dates&gt;&lt;isbn&gt;0004-8038&lt;/isbn&gt;&lt;accession-num&gt;ISI:000243855900025&lt;/accession-num&gt;&lt;urls&gt;&lt;related-urls&gt;&lt;url&gt;&amp;lt;Go to ISI&amp;gt;://000243855900025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lastRenderedPageBreak/>
              <w:t>Cerorhinc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nocerat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1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9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R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hpcGZuZXI8L0F1dGhv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R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hpcGZuZXI8L0F1dGhv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2,1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ratercul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rctic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8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7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ratercul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irrhat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0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5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T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aaW1tZXJtYW5uPC9BdXRob3I+PFllYXI+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T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aaW1tZXJtYW5uPC9BdXRob3I+PFllYXI+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6,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Haematop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straleg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5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1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rgentat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9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40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108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an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9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99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usc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7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24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9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laucescen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9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9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9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heermanni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1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30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1LDE1XTwvRGlzcGxh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1LDE1XTwvRGlzcGxh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,1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arin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7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57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idibund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0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5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umeni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aeop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7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2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1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nychoprion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uscat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0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3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luviali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pricari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9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13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tychoramph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eutic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13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6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Zimmermann&lt;/Author&gt;&lt;Year&gt;2007&lt;/Year&gt;&lt;RecNum&gt;642&lt;/RecNum&gt;&lt;DisplayText&gt;[12]&lt;/DisplayText&gt;&lt;record&gt;&lt;rec-number&gt;642&lt;/rec-number&gt;&lt;foreign-keys&gt;&lt;key app="EN" db-id="52vfxdfzhttzrxesvvjvrse49pxx0zvsw9ff"&gt;642&lt;/key&gt;&lt;/foreign-keys&gt;&lt;ref-type name="Journal Article"&gt;17&lt;/ref-type&gt;&lt;contributors&gt;&lt;authors&gt;&lt;author&gt;Zimmermann, K.&lt;/author&gt;&lt;author&gt;Hipfner, J. M.&lt;/author&gt;&lt;/authors&gt;&lt;/contributors&gt;&lt;auth-address&gt;Hipfner, JM&amp;#xD;Simon Fraser Univ, Ctr Wildlife Ecol, RR1,5421 Robertson Rd, Delta, BC V4K 3N2, Canada&amp;#xD;Simon Fraser Univ, Ctr Wildlife Ecol, RR1,5421 Robertson Rd, Delta, BC V4K 3N2, Canada&amp;#xD;Simon Fraser Univ, Ctr Wildlife Ecol, Delta, BC V4K 3N2, Canada&amp;#xD;Canadian Wildlife Serv, Delta, BC V4K 3N2, Canada&amp;#xD;Univ Heidelberg, Fak Biol, D-69120 Heidelberg, Germany&lt;/auth-address&gt;&lt;titles&gt;&lt;title&gt;Egg size, eggshell porosity, and incubation period in the marine bird family&lt;/title&gt;&lt;secondary-title&gt;Auk&lt;/secondary-title&gt;&lt;alt-title&gt;Auk&lt;/alt-title&gt;&lt;/titles&gt;&lt;periodical&gt;&lt;full-title&gt;Auk&lt;/full-title&gt;&lt;/periodical&gt;&lt;alt-periodical&gt;&lt;full-title&gt;Auk&lt;/full-title&gt;&lt;/alt-periodical&gt;&lt;pages&gt;307-315&lt;/pages&gt;&lt;volume&gt;124&lt;/volume&gt;&lt;number&gt;1&lt;/number&gt;&lt;keywords&gt;&lt;keyword&gt;alcidae&lt;/keyword&gt;&lt;keyword&gt;egg mass&lt;/keyword&gt;&lt;keyword&gt;eggshell porosity&lt;/keyword&gt;&lt;keyword&gt;evolution&lt;/keyword&gt;&lt;keyword&gt;incubation period&lt;/keyword&gt;&lt;keyword&gt;water-vapor conductance&lt;/keyword&gt;&lt;keyword&gt;ancient murrelet&lt;/keyword&gt;&lt;keyword&gt;shell thickness&lt;/keyword&gt;&lt;keyword&gt;avian eggshell&lt;/keyword&gt;&lt;keyword&gt;gas-exchange&lt;/keyword&gt;&lt;keyword&gt;evolution&lt;/keyword&gt;&lt;keyword&gt;embryos&lt;/keyword&gt;&lt;keyword&gt;mass&lt;/keyword&gt;&lt;keyword&gt;temperature&lt;/keyword&gt;&lt;keyword&gt;tolerance&lt;/keyword&gt;&lt;/keywords&gt;&lt;dates&gt;&lt;year&gt;2007&lt;/year&gt;&lt;pub-dates&gt;&lt;date&gt;Jan&lt;/date&gt;&lt;/pub-dates&gt;&lt;/dates&gt;&lt;isbn&gt;0004-8038&lt;/isbn&gt;&lt;accession-num&gt;ISI:000243855900025&lt;/accession-num&gt;&lt;urls&gt;&lt;related-urls&gt;&lt;url&gt;&amp;lt;Go to ISI&amp;gt;://000243855900025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iss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ridactyl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9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9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ynchop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iger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4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2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1LDE2XTwvRGlzcGxh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1LDE2XTwvRGlzcGxh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5,1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135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tercorari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ku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6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80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Sterna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radisaea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31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5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ternul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bifron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39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6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108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ynthliboramph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tiqu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6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5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d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dhc3RvbjwvQXV0aG9y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aaW1tZXJtYW5uPC9BdXRob3I+PFllYXI+MjAwNzwvWWVh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2,1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halasse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legan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9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1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halasse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aximus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6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8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8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Rokitka&lt;/Author&gt;&lt;Year&gt;1987&lt;/Year&gt;&lt;RecNum&gt;487&lt;/RecNum&gt;&lt;record&gt;&lt;rec-number&gt;487&lt;/rec-number&gt;&lt;foreign-keys&gt;&lt;key app="EN" db-id="52vfxdfzhttzrxesvvjvrse49pxx0zvsw9ff"&gt;487&lt;/key&gt;&lt;/foreign-keys&gt;&lt;ref-type name="Journal Article"&gt;17&lt;/ref-type&gt;&lt;contributors&gt;&lt;authors&gt;&lt;author&gt;Rokitka, M. A.&lt;/author&gt;&lt;author&gt;Rahn, H.&lt;/author&gt;&lt;/authors&gt;&lt;/contributors&gt;&lt;auth-address&gt;Rokitka, Ma&amp;#xD;Suny Buffalo,Dept Physiol,Sherman Hall,Buffalo,Ny 14214, USA&amp;#xD;Suny Buffalo,Dept Physiol,Sherman Hall,Buffalo,Ny 14214, USA&lt;/auth-address&gt;&lt;titles&gt;&lt;title&gt;Regional differences in shell conductance and pore density of avian eggs&lt;/title&gt;&lt;secondary-title&gt;Respiration Physiology&lt;/secondary-title&gt;&lt;alt-title&gt;Resp Physiol&lt;/alt-title&gt;&lt;/titles&gt;&lt;pages&gt;371-376&lt;/pages&gt;&lt;volume&gt;68&lt;/volume&gt;&lt;number&gt;3&lt;/number&gt;&lt;dates&gt;&lt;year&gt;1987&lt;/year&gt;&lt;pub-dates&gt;&lt;date&gt;Jun&lt;/date&gt;&lt;/pub-dates&gt;&lt;/dates&gt;&lt;isbn&gt;0034-5687&lt;/isbn&gt;&lt;accession-num&gt;ISI:A1987H801300012&lt;/accession-num&gt;&lt;urls&gt;&lt;related-urls&gt;&lt;url&gt;&amp;lt;Go to ISI&amp;gt;://A1987H801300012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61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Uri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alge</w:t>
            </w:r>
            <w:proofErr w:type="spellEnd"/>
          </w:p>
        </w:tc>
        <w:tc>
          <w:tcPr>
            <w:tcW w:w="126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4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4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T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aaW1tZXJtYW5uPC9BdXRob3I+PFllYXI+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T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aaW1tZXJtYW5uPC9BdXRob3I+PFllYXI+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6,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iconi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gret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hul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3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35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grett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tricolor</w:t>
            </w:r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9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0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udocim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b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1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96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 ExcludeAuth="1"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ycticora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ycticorax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14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1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legadi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alcinell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2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7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lumb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Columba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ivi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5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9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Tullett&lt;/Author&gt;&lt;Year&gt;1976&lt;/Year&gt;&lt;RecNum&gt;1243&lt;/RecNum&gt;&lt;DisplayText&gt;[6,18]&lt;/DisplayText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Arad&lt;/Author&gt;&lt;Year&gt;1988&lt;/Year&gt;&lt;RecNum&gt;25&lt;/RecNum&gt;&lt;record&gt;&lt;rec-number&gt;25&lt;/rec-number&gt;&lt;foreign-keys&gt;&lt;key app="EN" db-id="52vfxdfzhttzrxesvvjvrse49pxx0zvsw9ff"&gt;25&lt;/key&gt;&lt;/foreign-keys&gt;&lt;ref-type name="Journal Article"&gt;17&lt;/ref-type&gt;&lt;contributors&gt;&lt;authors&gt;&lt;author&gt;Arad, Z.&lt;/author&gt;&lt;author&gt;Gavrieli-Levin, I.&lt;/author&gt;&lt;author&gt;Marder, J.&lt;/author&gt;&lt;/authors&gt;&lt;/contributors&gt;&lt;titles&gt;&lt;title&gt;Adaptation of the pigeon egg to incubation in dry hot environments&lt;/title&gt;&lt;secondary-title&gt;Physiological Zoology&lt;/secondary-title&gt;&lt;/titles&gt;&lt;periodical&gt;&lt;full-title&gt;Physiological Zoology&lt;/full-title&gt;&lt;abbr-1&gt;Physiol Zool&lt;/abbr-1&gt;&lt;/periodical&gt;&lt;pages&gt;293-300.&lt;/pages&gt;&lt;volume&gt;61&lt;/volume&gt;&lt;number&gt;4&lt;/number&gt;&lt;dates&gt;&lt;year&gt;1988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6,18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treptopeli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urtur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47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1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Falconidae</w:t>
            </w:r>
            <w:proofErr w:type="spellEnd"/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alco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aumanni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20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03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alco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innuncul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32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5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283E86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6,19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Ar&lt;/Author&gt;&lt;Year&gt;1978&lt;/Year&gt;&lt;RecNum&gt;937&lt;/RecNum&gt;&lt;record&gt;&lt;rec-number&gt;937&lt;/rec-number&gt;&lt;foreign-keys&gt;&lt;key app="EN" db-id="52vfxdfzhttzrxesvvjvrse49pxx0zvsw9ff"&gt;937&lt;/key&gt;&lt;/foreign-keys&gt;&lt;ref-type name="Book Section"&gt;5&lt;/ref-type&gt;&lt;contributors&gt;&lt;authors&gt;&lt;author&gt;Ar, A.&lt;/author&gt;&lt;author&gt;Rahn, H.&lt;/author&gt;&lt;/authors&gt;&lt;secondary-authors&gt;&lt;author&gt;Piiper, J.&lt;/author&gt;&lt;/secondary-authors&gt;&lt;/contributors&gt;&lt;titles&gt;&lt;title&gt;Interdependence of gas conductance, incubation length, and weight of the avian egg&lt;/title&gt;&lt;secondary-title&gt;Respiratory Function in Birds, Adult and Embryonic&lt;/secondary-title&gt;&lt;/titles&gt;&lt;pages&gt;227-235&lt;/pages&gt;&lt;dates&gt;&lt;year&gt;1978&lt;/year&gt;&lt;/dates&gt;&lt;pub-location&gt; Berlin, Germany&lt;/pub-location&gt;&lt;publisher&gt;Springer-Verlag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,6,19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Gall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9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ectur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thami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1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29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IsNV08L0Rpc3BsYXlUZXh0PjxyZWNvcmQ+PHJl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==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IsNV08L0Rpc3BsYXlUZXh0PjxyZWNvcmQ+PHJl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==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,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mmoperdi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heyi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65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5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hrysoloph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mherstiae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2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8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oturnix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oturnix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16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82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153"/>
        </w:trPr>
        <w:tc>
          <w:tcPr>
            <w:tcW w:w="3438" w:type="dxa"/>
            <w:gridSpan w:val="3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Gallus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allu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7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5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4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R1bGxldHQ8L0F1dGhvcj48WWVhcj4xOTc2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4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R1bGxldHQ8L0F1dGhvcj48WWVhcj4xOTc2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1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eipo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cellata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7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9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EsNCw2LDIwXTwvRGlz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EsNCw2LDIwXTwvRGlz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,4,6,20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ophopho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impejanu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3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16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ophur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ycthemera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7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01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gapodi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ecollatu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2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69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Jones&lt;/Author&gt;&lt;Year&gt;1995&lt;/Year&gt;&lt;RecNum&gt;1084&lt;/RecNum&gt;&lt;DisplayText&gt;[21]&lt;/DisplayText&gt;&lt;record&gt;&lt;rec-number&gt;1084&lt;/rec-number&gt;&lt;foreign-keys&gt;&lt;key app="EN" db-id="52vfxdfzhttzrxesvvjvrse49pxx0zvsw9ff"&gt;1084&lt;/key&gt;&lt;/foreign-keys&gt;&lt;ref-type name="Book"&gt;6&lt;/ref-type&gt;&lt;contributors&gt;&lt;authors&gt;&lt;author&gt;Jones, D. N.&lt;/author&gt;&lt;author&gt;Dekker, R. W. R. J.&lt;/author&gt;&lt;author&gt;Roselaar, C. S.&lt;/author&gt;&lt;/authors&gt;&lt;/contributors&gt;&lt;titles&gt;&lt;title&gt;The Megapodes&lt;/title&gt;&lt;secondary-title&gt;Bird families of the world&lt;/secondary-title&gt;&lt;/titles&gt;&lt;pages&gt;262&lt;/pages&gt;&lt;dates&gt;&lt;year&gt;199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lastRenderedPageBreak/>
              <w:t>Meleagri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allopavo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4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6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4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R1bGxldHQ8L0F1dGhvcj48WWVhcj4xOTc2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Y2hvbndldHRlcjwvQXV0aG9yPjxZZWFyPjE5NjAtMTk2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6,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umid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leagri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3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8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j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BbmNlbDwvQXV0aG9yPjxZZWFyPjE5OTI8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UdWxsZXR0PC9BdXRob3I+PFllYXI+MTk3NjwvWWVhcj48
UmVjTnVtPjEyNDM8L1JlY051bT48RGlzcGxheVRleHQ+WzYsMjJdPC9EaXNwbGF5VGV4dD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ENpdGU+PEF1dGhvcj5BbmNlbDwvQXV0aG9yPjxZZWFyPjE5OTI8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6,2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vo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istatu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63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7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asian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olchicus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5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9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438" w:type="dxa"/>
            <w:gridSpan w:val="3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yrmatic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oemmerringii</w:t>
            </w:r>
            <w:proofErr w:type="spellEnd"/>
          </w:p>
        </w:tc>
        <w:tc>
          <w:tcPr>
            <w:tcW w:w="1440" w:type="dxa"/>
            <w:gridSpan w:val="2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3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9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Passeriformes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gelai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oenice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1.35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3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SYWhuPC9BdXRob3I+PFllYXI+MTk3NzwvWWVhcj48UmVj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SYWhuPC9BdXRob3I+PFllYXI+MTk3NzwvWWVhcj48UmVj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23,24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nur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ovaehollandiae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04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89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Lill&lt;/Author&gt;&lt;Year&gt;1987&lt;/Year&gt;&lt;RecNum&gt;26&lt;/RecNum&gt;&lt;DisplayText&gt;[3,25]&lt;/DisplayText&gt;&lt;record&gt;&lt;rec-number&gt;26&lt;/rec-number&gt;&lt;foreign-keys&gt;&lt;key app="EN" db-id="52vfxdfzhttzrxesvvjvrse49pxx0zvsw9ff"&gt;26&lt;/key&gt;&lt;/foreign-keys&gt;&lt;ref-type name="Journal Article"&gt;17&lt;/ref-type&gt;&lt;contributors&gt;&lt;authors&gt;&lt;author&gt;Lill, A.&lt;/author&gt;&lt;/authors&gt;&lt;/contributors&gt;&lt;titles&gt;&lt;title&gt;Water vapor conductance and shell characteristics of Superb Lyrebird eggs&lt;/title&gt;&lt;secondary-title&gt;Australian Journal of Zoology&lt;/secondary-title&gt;&lt;/titles&gt;&lt;periodical&gt;&lt;full-title&gt;Australian Journal of Zoology&lt;/full-title&gt;&lt;abbr-1&gt;Aust J Zool&lt;/abbr-1&gt;&lt;/periodical&gt;&lt;pages&gt;553-558&lt;/pages&gt;&lt;volume&gt;35&lt;/volume&gt;&lt;number&gt;6&lt;/number&gt;&lt;dates&gt;&lt;year&gt;1987&lt;/year&gt;&lt;/dates&gt;&lt;urls&gt;&lt;/urls&gt;&lt;/record&gt;&lt;/Cite&gt;&lt;Cite&gt;&lt;Author&gt;Higgins&lt;/Author&gt;&lt;Year&gt;2001&lt;/Year&gt;&lt;RecNum&gt;1761&lt;/RecNum&gt;&lt;record&gt;&lt;rec-number&gt;1761&lt;/rec-number&gt;&lt;foreign-keys&gt;&lt;key app="EN" db-id="52vfxdfzhttzrxesvvjvrse49pxx0zvsw9ff"&gt;1761&lt;/key&gt;&lt;/foreign-keys&gt;&lt;ref-type name="Book"&gt;6&lt;/ref-type&gt;&lt;contributors&gt;&lt;authors&gt;&lt;author&gt;Higgins, P.J.&lt;/author&gt;&lt;author&gt;Peter, J.M.&lt;/author&gt;&lt;author&gt;Steele, W.K.&lt;/author&gt;&lt;/authors&gt;&lt;/contributors&gt;&lt;titles&gt;&lt;title&gt;Handbook of Australian, New Zealand and Antarctic Birds. Volume 5: Tyrant-flycatchers to Chats&lt;/title&gt;&lt;/titles&gt;&lt;num-vols&gt;1272&lt;/num-vols&gt;&lt;dates&gt;&lt;year&gt;2001&lt;/year&gt;&lt;/dates&gt;&lt;pub-location&gt;Melbourne, Australia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2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lothr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ter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1.15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2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KYWVja2xlPC9BdXRob3I+PFllYXI+MjAxMjwvWWVhcj48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KYWVja2xlPC9BdXRob3I+PFllYXI+MjAxMjwvWWVhcj48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24,2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Passer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omest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86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4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,6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,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piz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merican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1.68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50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KYWVja2xlPC9BdXRob3I+PFllYXI+MjAxMjwvWWVhcj48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KYWVja2xlPC9BdXRob3I+PFllYXI+MjAxMjwvWWVhcj48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24,27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urd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rul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27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2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UsNiwyOF08L0Rpc3BsYXlUZXh0PjxyZWNvcmQ+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UsNiwyOF08L0Rpc3BsYXlUZXh0PjxyZWNvcmQ+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,6,2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Pelecan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nhinga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nhing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69</w:t>
            </w:r>
          </w:p>
        </w:tc>
        <w:tc>
          <w:tcPr>
            <w:tcW w:w="1710" w:type="dxa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60</w:t>
            </w:r>
          </w:p>
        </w:tc>
        <w:tc>
          <w:tcPr>
            <w:tcW w:w="2250" w:type="dxa"/>
            <w:hideMark/>
          </w:tcPr>
          <w:p w:rsidR="00E115D0" w:rsidRPr="009D28B9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Colacino&lt;/Author&gt;&lt;Year&gt;1985&lt;/Year&gt;&lt;RecNum&gt;514&lt;/RecNum&gt;&lt;DisplayText&gt;[29]&lt;/DisplayText&gt;&lt;record&gt;&lt;rec-number&gt;514&lt;/rec-number&gt;&lt;foreign-keys&gt;&lt;key app="EN" db-id="52vfxdfzhttzrxesvvjvrse49pxx0zvsw9ff"&gt;514&lt;/key&gt;&lt;/foreign-keys&gt;&lt;ref-type name="Journal Article"&gt;17&lt;/ref-type&gt;&lt;contributors&gt;&lt;authors&gt;&lt;author&gt;Colacino, J. M.&lt;/author&gt;&lt;author&gt;Hamel, P. B.&lt;/author&gt;&lt;author&gt;Rahn, H.&lt;/author&gt;&lt;author&gt;Board, R. G.&lt;/author&gt;&lt;author&gt;Sparks, N. H. C.&lt;/author&gt;&lt;/authors&gt;&lt;/contributors&gt;&lt;auth-address&gt;Colacino, Jm&amp;#xD;Clemson Univ,Dept Zool,Clemson,Sc 29631, USA&amp;#xD;Clemson Univ,Dept Zool,Clemson,Sc 29631, USA&amp;#xD;Suny Buffalo,Sch Med &amp;amp; Dent,Dept Physiol,Buffalo,Ny 14214&amp;#xD;Univ Bath,Sch Biol Sci,Bath Ba2 7ay,Avon,England&lt;/auth-address&gt;&lt;titles&gt;&lt;title&gt;&lt;style face="normal" font="default" size="100%"&gt;The vaterite cover on the eggs of &lt;/style&gt;&lt;style face="italic" font="default" size="100%"&gt;Anhinga anhinga&lt;/style&gt;&lt;style face="normal" font="default" size="100%"&gt; and its effect on gas conductance (Aves: Anhingidae)&lt;/style&gt;&lt;/title&gt;&lt;secondary-title&gt;Journal of Zoology&lt;/secondary-title&gt;&lt;alt-title&gt;J Zool&lt;/alt-title&gt;&lt;/titles&gt;&lt;periodical&gt;&lt;full-title&gt;Journal of Zoology&lt;/full-title&gt;&lt;abbr-1&gt;J Zool&lt;/abbr-1&gt;&lt;/periodical&gt;&lt;alt-periodical&gt;&lt;full-title&gt;Journal of Zoology&lt;/full-title&gt;&lt;abbr-1&gt;J Zool&lt;/abbr-1&gt;&lt;/alt-periodical&gt;&lt;pages&gt;425-433&lt;/pages&gt;&lt;volume&gt;205&lt;/volume&gt;&lt;dates&gt;&lt;year&gt;1985&lt;/year&gt;&lt;/dates&gt;&lt;isbn&gt;0952-8369&lt;/isbn&gt;&lt;accession-num&gt;ISI:A1985AVV0400009&lt;/accession-num&gt;&lt;urls&gt;&lt;related-urls&gt;&lt;url&gt;&amp;lt;Go to ISI&amp;gt;://A1985AVV0400009&lt;/url&gt;&lt;/related-urls&gt;&lt;/urls&gt;&lt;language&gt;English&lt;/language&gt;&lt;/record&gt;&lt;/Cite&gt;&lt;/EndNote&gt;</w:instrTex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9]</w: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bassan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97</w:t>
            </w:r>
          </w:p>
        </w:tc>
        <w:tc>
          <w:tcPr>
            <w:tcW w:w="1710" w:type="dxa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25</w:t>
            </w:r>
          </w:p>
        </w:tc>
        <w:tc>
          <w:tcPr>
            <w:tcW w:w="2250" w:type="dxa"/>
            <w:hideMark/>
          </w:tcPr>
          <w:p w:rsidR="00E115D0" w:rsidRPr="009D28B9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urit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50</w:t>
            </w:r>
          </w:p>
        </w:tc>
        <w:tc>
          <w:tcPr>
            <w:tcW w:w="1710" w:type="dxa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96</w:t>
            </w:r>
          </w:p>
        </w:tc>
        <w:tc>
          <w:tcPr>
            <w:tcW w:w="2250" w:type="dxa"/>
            <w:hideMark/>
          </w:tcPr>
          <w:p w:rsidR="00E115D0" w:rsidRPr="009D28B9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,6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Cite&gt;&lt;Author&gt;Tullett&lt;/Author&gt;&lt;Year&gt;1976&lt;/Year&gt;&lt;RecNum&gt;1243&lt;/RecNum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/EndNote&gt;</w:instrTex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,6]</w: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arbo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392</w:t>
            </w:r>
          </w:p>
        </w:tc>
        <w:tc>
          <w:tcPr>
            <w:tcW w:w="1710" w:type="dxa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63</w:t>
            </w:r>
          </w:p>
        </w:tc>
        <w:tc>
          <w:tcPr>
            <w:tcW w:w="2250" w:type="dxa"/>
            <w:hideMark/>
          </w:tcPr>
          <w:p w:rsidR="00E115D0" w:rsidRPr="009D28B9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elag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44</w:t>
            </w:r>
          </w:p>
        </w:tc>
        <w:tc>
          <w:tcPr>
            <w:tcW w:w="1710" w:type="dxa"/>
            <w:noWrap/>
            <w:hideMark/>
          </w:tcPr>
          <w:p w:rsidR="00E115D0" w:rsidRPr="009D28B9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98</w:t>
            </w:r>
          </w:p>
        </w:tc>
        <w:tc>
          <w:tcPr>
            <w:tcW w:w="2250" w:type="dxa"/>
            <w:hideMark/>
          </w:tcPr>
          <w:p w:rsidR="00E115D0" w:rsidRPr="009D28B9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 w:rsidRPr="009D28B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5]</w:t>
            </w:r>
            <w:r w:rsidRPr="009D28B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9D28B9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Procellari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iomede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xulan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35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699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ulmar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lacial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2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0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Rahn&lt;/Author&gt;&lt;Year&gt;1984&lt;/Year&gt;&lt;RecNum&gt;174&lt;/RecNum&gt;&lt;DisplayText&gt;[30]&lt;/DisplayText&gt;&lt;record&gt;&lt;rec-number&gt;174&lt;/rec-number&gt;&lt;foreign-keys&gt;&lt;key app="EN" db-id="52vfxdfzhttzrxesvvjvrse49pxx0zvsw9ff"&gt;174&lt;/key&gt;&lt;/foreign-keys&gt;&lt;ref-type name="Journal Article"&gt;17&lt;/ref-type&gt;&lt;contributors&gt;&lt;authors&gt;&lt;author&gt;Rahn, H.&lt;/author&gt;&lt;author&gt;Greene, D. G.&lt;/author&gt;&lt;author&gt;Toien, O.&lt;/author&gt;&lt;author&gt;Krog, J.&lt;/author&gt;&lt;author&gt;Mehlum, F.&lt;/author&gt;&lt;/authors&gt;&lt;/contributors&gt;&lt;auth-address&gt;Rahn, H&amp;#xD;Suny Buffalo,Dept Physiol,Buffalo,Ny 14214&amp;#xD;Suny Buffalo,Dept Physiol,Buffalo,Ny 14214&amp;#xD;Norwegian Polar Res Inst,N-1330 Oslo,Norway&amp;#xD;Univ Oslo,Dept Zoophysiol,Oslo,Norway&lt;/auth-address&gt;&lt;titles&gt;&lt;title&gt;Estimated laying dates and eggshell conductance of the Fulmar and Brunnich&amp;apos;s Murre in Spitsbergen&lt;/title&gt;&lt;secondary-title&gt;Ornis Scandinavica&lt;/secondary-title&gt;&lt;alt-title&gt;Ornis Scand&lt;/alt-title&gt;&lt;/titles&gt;&lt;periodical&gt;&lt;full-title&gt;Ornis Scandinavica&lt;/full-title&gt;&lt;abbr-1&gt;Ornis Scand&lt;/abbr-1&gt;&lt;/periodical&gt;&lt;alt-periodical&gt;&lt;full-title&gt;Ornis Scandinavica&lt;/full-title&gt;&lt;abbr-1&gt;Ornis Scand&lt;/abbr-1&gt;&lt;/alt-periodical&gt;&lt;pages&gt;110-114&lt;/pages&gt;&lt;volume&gt;15&lt;/volume&gt;&lt;number&gt;2&lt;/number&gt;&lt;dates&gt;&lt;year&gt;1984&lt;/year&gt;&lt;/dates&gt;&lt;isbn&gt;0030-5693&lt;/isbn&gt;&lt;accession-num&gt;ISI:A1984SX19700007&lt;/accession-num&gt;&lt;urls&gt;&lt;related-urls&gt;&lt;url&gt;&amp;lt;Go to ISI&amp;gt;://A1984SX19700007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0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ceanodrom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eucorhoa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-0.29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02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cif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4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78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59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66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Tullett&lt;/Author&gt;&lt;Year&gt;1976&lt;/Year&gt;&lt;RecNum&gt;1243&lt;/RecNum&gt;&lt;DisplayText&gt;[6,31]&lt;/DisplayText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Lee&lt;/Author&gt;&lt;Year&gt;1996&lt;/Year&gt;&lt;RecNum&gt;1773&lt;/RecNum&gt;&lt;record&gt;&lt;rec-number&gt;1773&lt;/rec-number&gt;&lt;foreign-keys&gt;&lt;key app="EN" db-id="52vfxdfzhttzrxesvvjvrse49pxx0zvsw9ff"&gt;1773&lt;/key&gt;&lt;/foreign-keys&gt;&lt;ref-type name="Book Section"&gt;5&lt;/ref-type&gt;&lt;contributors&gt;&lt;authors&gt;&lt;author&gt;Lee, D.S.&lt;/author&gt;&lt;author&gt;Haney, J.C.&lt;/author&gt;&lt;/authors&gt;&lt;secondary-authors&gt;&lt;author&gt;Poole, A.&lt;/author&gt;&lt;author&gt;Gill, F.&lt;/author&gt;&lt;/secondary-authors&gt;&lt;/contributors&gt;&lt;titles&gt;&lt;title&gt;&lt;style face="normal" font="default" size="100%"&gt;Manx Shearwater (&lt;/style&gt;&lt;style face="italic" font="default" size="100%"&gt;Puffinus puffinus&lt;/style&gt;&lt;style face="normal" font="default" size="100%"&gt;)&lt;/style&gt;&lt;/title&gt;&lt;secondary-title&gt;The Birds of North America, No. 257&lt;/secondary-title&gt;&lt;/titles&gt;&lt;pages&gt;1-28&lt;/pages&gt;&lt;volume&gt;257&lt;/volume&gt;&lt;dates&gt;&lt;year&gt;1996&lt;/year&gt;&lt;/dates&gt;&lt;publisher&gt;The Academy of Natural Sciences, Philadelphia, and the American Ornithologists&amp;apos; Union, Washington, D.C.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6,3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enuirostr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92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94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chonwetter&lt;/Author&gt;&lt;Year&gt;1960-1967&lt;/Year&gt;&lt;RecNum&gt;1310&lt;/RecNum&gt;&lt;DisplayText&gt;[4,32]&lt;/DisplayText&gt;&lt;record&gt;&lt;rec-number&gt;1310&lt;/rec-number&gt;&lt;foreign-keys&gt;&lt;key app="EN" db-id="52vfxdfzhttzrxesvvjvrse49pxx0zvsw9ff"&gt;1310&lt;/key&gt;&lt;/foreign-keys&gt;&lt;ref-type name="Book"&gt;6&lt;/ref-type&gt;&lt;contributors&gt;&lt;authors&gt;&lt;author&gt;Schonwetter, M.&lt;/author&gt;&lt;/authors&gt;&lt;/contributors&gt;&lt;titles&gt;&lt;title&gt;Handbuch der Oologie&lt;/title&gt;&lt;/titles&gt;&lt;pages&gt;929&lt;/pages&gt;&lt;dates&gt;&lt;year&gt;1960-1967&lt;/year&gt;&lt;/dates&gt;&lt;pub-location&gt;Berlin, Germany&lt;/pub-location&gt;&lt;publisher&gt;Akademie Verlag&lt;/publisher&gt;&lt;urls&gt;&lt;/urls&gt;&lt;/record&gt;&lt;/Cite&gt;&lt;Cite&gt;&lt;Author&gt;Fitzherbert&lt;/Author&gt;&lt;Year&gt;1985&lt;/Year&gt;&lt;RecNum&gt;950&lt;/RecNum&gt;&lt;record&gt;&lt;rec-number&gt;950&lt;/rec-number&gt;&lt;foreign-keys&gt;&lt;key app="EN" db-id="52vfxdfzhttzrxesvvjvrse49pxx0zvsw9ff"&gt;950&lt;/key&gt;&lt;/foreign-keys&gt;&lt;ref-type name="Thesis"&gt;32&lt;/ref-type&gt;&lt;contributors&gt;&lt;authors&gt;&lt;author&gt;Fitzherbert, K.&lt;/author&gt;&lt;/authors&gt;&lt;/contributors&gt;&lt;titles&gt;&lt;title&gt;&lt;style face="normal" font="default" size="100%"&gt;The role of energetic factors in the evolution of the breeding biology of the Short-tailled Shearwater (&lt;/style&gt;&lt;style face="italic" font="default" size="100%"&gt;Puffinus tenuirostris&lt;/style&gt;&lt;style face="normal" font="default" size="100%"&gt;, Temminck)&lt;/style&gt;&lt;/title&gt;&lt;/titles&gt;&lt;pages&gt;225&lt;/pages&gt;&lt;volume&gt;Doctor of Philosophy&lt;/volume&gt;&lt;dates&gt;&lt;year&gt;1985&lt;/year&gt;&lt;/dates&gt;&lt;pub-location&gt;Victoria, Australia&lt;/pub-location&gt;&lt;publisher&gt;Monash University&lt;/publisher&gt;&lt;work-type&gt;Ph.D.&lt;/work-type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3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phenisciformes</w:t>
            </w:r>
            <w:proofErr w:type="spellEnd"/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ptenodyte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forsteri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8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653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BcjwvQXV0aG9yPjxZZWFyPjE5ODU8L1llYXI+PFJlY051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ptenodyte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tagon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4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481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Tullett&lt;/Author&gt;&lt;Year&gt;1976&lt;/Year&gt;&lt;RecNum&gt;1243&lt;/RecNum&gt;&lt;DisplayText&gt;[6,33]&lt;/DisplayText&gt;&lt;record&gt;&lt;rec-number&gt;1243&lt;/rec-number&gt;&lt;foreign-keys&gt;&lt;key app="EN" db-id="52vfxdfzhttzrxesvvjvrse49pxx0zvsw9ff"&gt;1243&lt;/key&gt;&lt;/foreign-keys&gt;&lt;ref-type name="Thesis"&gt;32&lt;/ref-type&gt;&lt;contributors&gt;&lt;authors&gt;&lt;author&gt;Tullett, S. G.&lt;/author&gt;&lt;/authors&gt;&lt;/contributors&gt;&lt;titles&gt;&lt;title&gt;The avian eggshell: a mediating boundary&lt;/title&gt;&lt;secondary-title&gt;Doctoral&lt;/secondary-title&gt;&lt;/titles&gt;&lt;pages&gt;198&lt;/pages&gt;&lt;volume&gt;Doctoral&lt;/volume&gt;&lt;dates&gt;&lt;year&gt;1976&lt;/year&gt;&lt;/dates&gt;&lt;pub-location&gt;Bath, United Kingdom&lt;/pub-location&gt;&lt;publisher&gt;The University of Bath&lt;/publisher&gt;&lt;work-type&gt;Ph.D.&lt;/work-type&gt;&lt;urls&gt;&lt;/urls&gt;&lt;/record&gt;&lt;/Cite&gt;&lt;Cite&gt;&lt;Author&gt;Handrich&lt;/Author&gt;&lt;Year&gt;1989&lt;/Year&gt;&lt;RecNum&gt;153&lt;/RecNum&gt;&lt;record&gt;&lt;rec-number&gt;153&lt;/rec-number&gt;&lt;foreign-keys&gt;&lt;key app="EN" db-id="52vfxdfzhttzrxesvvjvrse49pxx0zvsw9ff"&gt;153&lt;/key&gt;&lt;/foreign-keys&gt;&lt;ref-type name="Journal Article"&gt;17&lt;/ref-type&gt;&lt;contributors&gt;&lt;authors&gt;&lt;author&gt;Handrich, Y.&lt;/author&gt;&lt;/authors&gt;&lt;/contributors&gt;&lt;auth-address&gt;Handrich, Y&amp;#xD;Univ Louis Pasteur,Cnrs,Etud Regulat Physiol Lab,23 Rue Becquerel,F-67087 Strasbourg,France&amp;#xD;Univ Louis Pasteur,Cnrs,Etud Regulat Physiol Lab,23 Rue Becquerel,F-67087 Strasbourg,France&lt;/auth-address&gt;&lt;titles&gt;&lt;title&gt;Incubation water loss in King Penguin egg .I. Change in egg and brood pouch parameters&lt;/title&gt;&lt;secondary-title&gt;Physiological Zoology&lt;/secondary-title&gt;&lt;alt-title&gt;Physiol Zool&lt;/alt-title&gt;&lt;/titles&gt;&lt;periodical&gt;&lt;full-title&gt;Physiological Zoology&lt;/full-title&gt;&lt;abbr-1&gt;Physiol Zool&lt;/abbr-1&gt;&lt;/periodical&gt;&lt;alt-periodical&gt;&lt;full-title&gt;Physiological Zoology&lt;/full-title&gt;&lt;abbr-1&gt;Physiol Zool&lt;/abbr-1&gt;&lt;/alt-periodical&gt;&lt;pages&gt;96-118&lt;/pages&gt;&lt;volume&gt;62&lt;/volume&gt;&lt;number&gt;1&lt;/number&gt;&lt;dates&gt;&lt;year&gt;1989&lt;/year&gt;&lt;pub-dates&gt;&lt;date&gt;Jan-Feb&lt;/date&gt;&lt;/pub-dates&gt;&lt;/dates&gt;&lt;isbn&gt;0031-935X&lt;/isbn&gt;&lt;accession-num&gt;ISI:A1989U274600007&lt;/accession-num&gt;&lt;urls&gt;&lt;related-urls&gt;&lt;url&gt;&amp;lt;Go to ISI&amp;gt;://A1989U274600007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6,3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udypte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obust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2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65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Massaro&lt;/Author&gt;&lt;Year&gt;2005&lt;/Year&gt;&lt;RecNum&gt;383&lt;/RecNum&gt;&lt;DisplayText&gt;[34]&lt;/DisplayText&gt;&lt;record&gt;&lt;rec-number&gt;383&lt;/rec-number&gt;&lt;foreign-keys&gt;&lt;key app="EN" db-id="52vfxdfzhttzrxesvvjvrse49pxx0zvsw9ff"&gt;383&lt;/key&gt;&lt;/foreign-keys&gt;&lt;ref-type name="Journal Article"&gt;17&lt;/ref-type&gt;&lt;contributors&gt;&lt;authors&gt;&lt;author&gt;Massaro, M.&lt;/author&gt;&lt;author&gt;Davis, L. S.&lt;/author&gt;&lt;/authors&gt;&lt;/contributors&gt;&lt;auth-address&gt;Massaro, M&amp;#xD;Univ Canterbury, Sch Biol Sci, Private Bag 4800, Christchurch 1, New Zealand&amp;#xD;Univ Canterbury, Sch Biol Sci, Private Bag 4800, Christchurch 1, New Zealand&amp;#xD;Univ Otago, Dept Zool, Dunedin, New Zealand&lt;/auth-address&gt;&lt;titles&gt;&lt;title&gt;&lt;style face="normal" font="default" size="100%"&gt;Differences in egg size, shell thickness, pore density, pore diameter and water vapour conductance between first and second eggs of snares penguins &lt;/style&gt;&lt;style face="italic" font="default" size="100%"&gt;Eudyptes robustus&lt;/style&gt;&lt;style face="normal" font="default" size="100%"&gt; and their influence on hatching asynchrony&lt;/style&gt;&lt;/title&gt;&lt;secondary-title&gt;Ibis&lt;/secondary-title&gt;&lt;alt-title&gt;Ibis&lt;/alt-title&gt;&lt;/titles&gt;&lt;periodical&gt;&lt;full-title&gt;Ibis&lt;/full-title&gt;&lt;/periodical&gt;&lt;alt-periodical&gt;&lt;full-title&gt;Ibis&lt;/full-title&gt;&lt;/alt-periodical&gt;&lt;pages&gt;251-258&lt;/pages&gt;&lt;volume&gt;147&lt;/volume&gt;&lt;number&gt;2&lt;/number&gt;&lt;keywords&gt;&lt;keyword&gt;rockhopper penguins&lt;/keyword&gt;&lt;keyword&gt;crested penguins&lt;/keyword&gt;&lt;keyword&gt;altricial birds&lt;/keyword&gt;&lt;keyword&gt;sterna-hirundo&lt;/keyword&gt;&lt;keyword&gt;domestic-fowl&lt;/keyword&gt;&lt;keyword&gt;incubation&lt;/keyword&gt;&lt;keyword&gt;porosity&lt;/keyword&gt;&lt;keyword&gt;growth&lt;/keyword&gt;&lt;keyword&gt;pachyrhynchus&lt;/keyword&gt;&lt;keyword&gt;eggshells&lt;/keyword&gt;&lt;/keywords&gt;&lt;dates&gt;&lt;year&gt;2005&lt;/year&gt;&lt;pub-dates&gt;&lt;date&gt;Apr&lt;/date&gt;&lt;/pub-dates&gt;&lt;/dates&gt;&lt;isbn&gt;0019-1019&lt;/isbn&gt;&lt;accession-num&gt;ISI:000228048500001&lt;/accession-num&gt;&lt;urls&gt;&lt;related-urls&gt;&lt;url&gt;&amp;lt;Go to ISI&amp;gt;://000228048500001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ygosceli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deliae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899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96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Rahn&lt;/Author&gt;&lt;Year&gt;1982&lt;/Year&gt;&lt;RecNum&gt;169&lt;/RecNum&gt;&lt;DisplayText&gt;[35]&lt;/DisplayText&gt;&lt;record&gt;&lt;rec-number&gt;169&lt;/rec-number&gt;&lt;foreign-keys&gt;&lt;key app="EN" db-id="52vfxdfzhttzrxesvvjvrse49pxx0zvsw9ff"&gt;169&lt;/key&gt;&lt;/foreign-keys&gt;&lt;ref-type name="Journal Article"&gt;17&lt;/ref-type&gt;&lt;contributors&gt;&lt;authors&gt;&lt;author&gt;Rahn, H.&lt;/author&gt;&lt;author&gt;Hammel, H. T.&lt;/author&gt;&lt;/authors&gt;&lt;/contributors&gt;&lt;auth-address&gt;Rahn, H&amp;#xD;Suny Buffalo,Dept Physiol,Buffalo,Ny 14214, USA&amp;#xD;Suny Buffalo,Dept Physiol,Buffalo,Ny 14214, USA&amp;#xD;Univ Calif San Diego,Scripps Inst Oceanog,Physiol Res Lab,La Jolla,Ca 92093&lt;/auth-address&gt;&lt;titles&gt;&lt;title&gt;Incubation water loss, shell conductance, and pore dimensions in Adelie Penguin eggs&lt;/title&gt;&lt;secondary-title&gt;Polar Biology&lt;/secondary-title&gt;&lt;alt-title&gt;Polar Biol&lt;/alt-title&gt;&lt;/titles&gt;&lt;pages&gt;91-97&lt;/pages&gt;&lt;volume&gt;1&lt;/volume&gt;&lt;number&gt;2&lt;/number&gt;&lt;dates&gt;&lt;year&gt;1982&lt;/year&gt;&lt;/dates&gt;&lt;isbn&gt;0722-4060&lt;/isbn&gt;&lt;accession-num&gt;ISI:A1982QV75700004&lt;/accession-num&gt;&lt;urls&gt;&lt;related-urls&gt;&lt;url&gt;&amp;lt;Go to ISI&amp;gt;://A1982QV75700004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35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pheniscus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demers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69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03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gRXhjbHVkZUF1dGg9IjEiPjxBdXRob3I+QXI8L0F1dGhvcj48WWVhcj4x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6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trigiformes</w:t>
            </w:r>
            <w:proofErr w:type="spellEnd"/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trix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luco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20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5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yto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alba</w:t>
            </w:r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12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72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truthion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pteryx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austral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02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54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DYWxkZXIgSUlJPC9BdXRob3I+PFllYXI+MTk3ODwvWWVh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==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DYWxkZXIgSUlJPC9BdXRob3I+PFllYXI+MTk3ODwvWWVh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==
</w:fldData>
              </w:fldChar>
            </w:r>
            <w:r w:rsidR="00283E86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6,3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C05528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Tinamiformes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udromia</w:t>
            </w:r>
            <w:proofErr w:type="spellEnd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elegan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40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54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Ar&lt;/Author&gt;&lt;Year&gt;1985&lt;/Year&gt;&lt;RecNum&gt;103&lt;/RecNum&gt;&lt;DisplayText&gt;[5]&lt;/DisplayText&gt;&lt;record&gt;&lt;rec-number&gt;103&lt;/rec-number&gt;&lt;foreign-keys&gt;&lt;key app="EN" db-id="52vfxdfzhttzrxesvvjvrse49pxx0zvsw9ff"&gt;103&lt;/key&gt;&lt;/foreign-keys&gt;&lt;ref-type name="Journal Article"&gt;17&lt;/ref-type&gt;&lt;contributors&gt;&lt;authors&gt;&lt;author&gt;Ar, A.&lt;/author&gt;&lt;author&gt;Rahn, H.&lt;/author&gt;&lt;/authors&gt;&lt;/contributors&gt;&lt;auth-address&gt;Cnrs,Etud Regulat Physiol Lab,F-67087 Strasbourg,France&lt;/auth-address&gt;&lt;titles&gt;&lt;title&gt;Pores in avian eggshells: gas conductance, gas exchange and embryonic growth rate&lt;/title&gt;&lt;secondary-title&gt;Respiration Physiology&lt;/secondary-title&gt;&lt;alt-title&gt;Resp Physiol&lt;/alt-title&gt;&lt;/titles&gt;&lt;pages&gt;1-20&lt;/pages&gt;&lt;volume&gt;61&lt;/volume&gt;&lt;number&gt;1&lt;/number&gt;&lt;dates&gt;&lt;year&gt;1985&lt;/year&gt;&lt;/dates&gt;&lt;isbn&gt;0034-5687&lt;/isbn&gt;&lt;accession-num&gt;ISI:A1985ANN7700001&lt;/accession-num&gt;&lt;urls&gt;&lt;related-urls&gt;&lt;url&gt;&amp;lt;Go to ISI&amp;gt;://A1985ANN7700001&lt;/url&gt;&lt;/related-urls&gt;&lt;/urls&gt;&lt;electronic-resource-num&gt;1016/0034-5687(85)90024-6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8838" w:type="dxa"/>
            <w:gridSpan w:val="7"/>
            <w:noWrap/>
            <w:hideMark/>
          </w:tcPr>
          <w:p w:rsidR="00E115D0" w:rsidRPr="009D28B9" w:rsidRDefault="00E115D0" w:rsidP="007147B3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9D28B9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rocodylia</w:t>
            </w:r>
            <w:proofErr w:type="spellEnd"/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lligator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ississippiens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97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59</w:t>
            </w:r>
          </w:p>
        </w:tc>
        <w:tc>
          <w:tcPr>
            <w:tcW w:w="2250" w:type="dxa"/>
            <w:hideMark/>
          </w:tcPr>
          <w:p w:rsidR="00E115D0" w:rsidRPr="00C05528" w:rsidRDefault="00D50CB7" w:rsidP="00F5171B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QYWNrYXJkPC9BdXRob3I+PFllYXI+MTk3OTwvWWVhcj48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QYWNrYXJkPC9BdXRob3I+PFllYXI+MTk3OTwvWWVhcj48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38</w:t>
            </w:r>
            <w:r w:rsidR="00F5171B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-</w:t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40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9D28B9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Alligator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inens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2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1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y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dpbms8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y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dpbms8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,42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ocodil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7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71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Ferguson&lt;/Author&gt;&lt;Year&gt;1985&lt;/Year&gt;&lt;RecNum&gt;955&lt;/RecNum&gt;&lt;DisplayText&gt;[41]&lt;/DisplayText&gt;&lt;record&gt;&lt;rec-number&gt;955&lt;/rec-number&gt;&lt;foreign-keys&gt;&lt;key app="EN" db-id="52vfxdfzhttzrxesvvjvrse49pxx0zvsw9ff"&gt;955&lt;/key&gt;&lt;/foreign-keys&gt;&lt;ref-type name="Book Section"&gt;5&lt;/ref-type&gt;&lt;contributors&gt;&lt;authors&gt;&lt;author&gt;Ferguson, M. W. J.&lt;/author&gt;&lt;/authors&gt;&lt;secondary-authors&gt;&lt;author&gt;Gans, C.&lt;/author&gt;&lt;/secondary-authors&gt;&lt;/contributors&gt;&lt;titles&gt;&lt;title&gt;Reproductive biology and embryology of the crocodilians&lt;/title&gt;&lt;secondary-title&gt;Biology of the Reptilia&lt;/secondary-title&gt;&lt;/titles&gt;&lt;pages&gt;329-491&lt;/pages&gt;&lt;volume&gt;14&lt;/volume&gt;&lt;section&gt;5&lt;/section&gt;&lt;dates&gt;&lt;year&gt;1985&lt;/year&gt;&lt;/dates&gt;&lt;pub-location&gt;New York&lt;/pub-location&gt;&lt;publisher&gt;John Wiley and S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latirostr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3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29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dG9rZXI8L0F1dGhvcj48WWVhcj4yMDEzPC9ZZWFyPjxS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dG9rZXI8L0F1dGhvcj48WWVhcj4yMDEzPC9ZZWFyPjxS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yacare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64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77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Ferguson&lt;/Author&gt;&lt;Year&gt;1985&lt;/Year&gt;&lt;RecNum&gt;955&lt;/RecNum&gt;&lt;DisplayText&gt;[41]&lt;/DisplayText&gt;&lt;record&gt;&lt;rec-number&gt;955&lt;/rec-number&gt;&lt;foreign-keys&gt;&lt;key app="EN" db-id="52vfxdfzhttzrxesvvjvrse49pxx0zvsw9ff"&gt;955&lt;/key&gt;&lt;/foreign-keys&gt;&lt;ref-type name="Book Section"&gt;5&lt;/ref-type&gt;&lt;contributors&gt;&lt;authors&gt;&lt;author&gt;Ferguson, M. W. J.&lt;/author&gt;&lt;/authors&gt;&lt;secondary-authors&gt;&lt;author&gt;Gans, C.&lt;/author&gt;&lt;/secondary-authors&gt;&lt;/contributors&gt;&lt;titles&gt;&lt;title&gt;Reproductive biology and embryology of the crocodilians&lt;/title&gt;&lt;secondary-title&gt;Biology of the Reptilia&lt;/secondary-title&gt;&lt;/titles&gt;&lt;pages&gt;329-491&lt;/pages&gt;&lt;volume&gt;14&lt;/volume&gt;&lt;section&gt;5&lt;/section&gt;&lt;dates&gt;&lt;year&gt;1985&lt;/year&gt;&lt;/dates&gt;&lt;pub-location&gt;New York&lt;/pub-location&gt;&lt;publisher&gt;John Wiley and S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indorens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46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6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NYXJ6b2xhPC9BdXRob3I+PFllYXI+MjAxNTwvWWVhcj48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NYXJ6b2xhPC9BdXRob3I+PFllYXI+MjAxNTwvWWVhcj48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0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oreletii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13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39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QbGF0dDwvQXV0aG9yPjxZZWFyPjIwMDg8L1llYXI+PFJl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QbGF0dDwvQXV0aG9yPjxZZWFyPjIwMDg8L1llYXI+PFJl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lastRenderedPageBreak/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ilot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30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41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Ferguson&lt;/Author&gt;&lt;Year&gt;1985&lt;/Year&gt;&lt;RecNum&gt;955&lt;/RecNum&gt;&lt;DisplayText&gt;[41]&lt;/DisplayText&gt;&lt;record&gt;&lt;rec-number&gt;955&lt;/rec-number&gt;&lt;foreign-keys&gt;&lt;key app="EN" db-id="52vfxdfzhttzrxesvvjvrse49pxx0zvsw9ff"&gt;955&lt;/key&gt;&lt;/foreign-keys&gt;&lt;ref-type name="Book Section"&gt;5&lt;/ref-type&gt;&lt;contributors&gt;&lt;authors&gt;&lt;author&gt;Ferguson, M. W. J.&lt;/author&gt;&lt;/authors&gt;&lt;secondary-authors&gt;&lt;author&gt;Gans, C.&lt;/author&gt;&lt;/secondary-authors&gt;&lt;/contributors&gt;&lt;titles&gt;&lt;title&gt;Reproductive biology and embryology of the crocodilians&lt;/title&gt;&lt;secondary-title&gt;Biology of the Reptilia&lt;/secondary-title&gt;&lt;/titles&gt;&lt;pages&gt;329-491&lt;/pages&gt;&lt;volume&gt;14&lt;/volume&gt;&lt;section&gt;5&lt;/section&gt;&lt;dates&gt;&lt;year&gt;1985&lt;/year&gt;&lt;/dates&gt;&lt;pub-location&gt;New York&lt;/pub-location&gt;&lt;publisher&gt;John Wiley and S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9D28B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oros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32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53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Ferguson&lt;/Author&gt;&lt;Year&gt;1985&lt;/Year&gt;&lt;RecNum&gt;955&lt;/RecNum&gt;&lt;DisplayText&gt;[41]&lt;/DisplayText&gt;&lt;record&gt;&lt;rec-number&gt;955&lt;/rec-number&gt;&lt;foreign-keys&gt;&lt;key app="EN" db-id="52vfxdfzhttzrxesvvjvrse49pxx0zvsw9ff"&gt;955&lt;/key&gt;&lt;/foreign-keys&gt;&lt;ref-type name="Book Section"&gt;5&lt;/ref-type&gt;&lt;contributors&gt;&lt;authors&gt;&lt;author&gt;Ferguson, M. W. J.&lt;/author&gt;&lt;/authors&gt;&lt;secondary-authors&gt;&lt;author&gt;Gans, C.&lt;/author&gt;&lt;/secondary-authors&gt;&lt;/contributors&gt;&lt;titles&gt;&lt;title&gt;Reproductive biology and embryology of the crocodilians&lt;/title&gt;&lt;secondary-title&gt;Biology of the Reptilia&lt;/secondary-title&gt;&lt;/titles&gt;&lt;pages&gt;329-491&lt;/pages&gt;&lt;volume&gt;14&lt;/volume&gt;&lt;section&gt;5&lt;/section&gt;&lt;dates&gt;&lt;year&gt;1985&lt;/year&gt;&lt;/dates&gt;&lt;pub-location&gt;New York&lt;/pub-location&gt;&lt;publisher&gt;John Wiley and S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 xml:space="preserve">; </w:t>
            </w:r>
            <w:r w:rsidR="00E115D0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t</w:t>
            </w:r>
            <w:r w:rsidR="00E115D0" w:rsidRPr="00C05528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rhombifer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32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1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iamens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245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29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aviali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gangetic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080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208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9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Melanosush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niger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4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5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Osteolaem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etraspi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0.766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715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Ferguson&lt;/Author&gt;&lt;Year&gt;1985&lt;/Year&gt;&lt;RecNum&gt;955&lt;/RecNum&gt;&lt;DisplayText&gt;[41]&lt;/DisplayText&gt;&lt;record&gt;&lt;rec-number&gt;955&lt;/rec-number&gt;&lt;foreign-keys&gt;&lt;key app="EN" db-id="52vfxdfzhttzrxesvvjvrse49pxx0zvsw9ff"&gt;955&lt;/key&gt;&lt;/foreign-keys&gt;&lt;ref-type name="Book Section"&gt;5&lt;/ref-type&gt;&lt;contributors&gt;&lt;authors&gt;&lt;author&gt;Ferguson, M. W. J.&lt;/author&gt;&lt;/authors&gt;&lt;secondary-authors&gt;&lt;author&gt;Gans, C.&lt;/author&gt;&lt;/secondary-authors&gt;&lt;/contributors&gt;&lt;titles&gt;&lt;title&gt;Reproductive biology and embryology of the crocodilians&lt;/title&gt;&lt;secondary-title&gt;Biology of the Reptilia&lt;/secondary-title&gt;&lt;/titles&gt;&lt;pages&gt;329-491&lt;/pages&gt;&lt;volume&gt;14&lt;/volume&gt;&lt;section&gt;5&lt;/section&gt;&lt;dates&gt;&lt;year&gt;1985&lt;/year&gt;&lt;/dates&gt;&lt;pub-location&gt;New York&lt;/pub-location&gt;&lt;publisher&gt;John Wiley and S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162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leosuch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lpebros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522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37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wLDQx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k1hcnpv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MTE1LTEzMzwvcGFnZXM+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wLDQx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k1hcnpv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MTE1LTEzMzwvcGFnZXM+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=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0,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Paleosuchus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rigonatus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61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858</w:t>
            </w:r>
          </w:p>
        </w:tc>
        <w:tc>
          <w:tcPr>
            <w:tcW w:w="2250" w:type="dxa"/>
            <w:noWrap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Rivas&lt;/Author&gt;&lt;Year&gt;2001&lt;/Year&gt;&lt;RecNum&gt;1744&lt;/RecNum&gt;&lt;DisplayText&gt;[46]&lt;/DisplayText&gt;&lt;record&gt;&lt;rec-number&gt;1744&lt;/rec-number&gt;&lt;foreign-keys&gt;&lt;key app="EN" db-id="52vfxdfzhttzrxesvvjvrse49pxx0zvsw9ff"&gt;1744&lt;/key&gt;&lt;/foreign-keys&gt;&lt;ref-type name="Journal Article"&gt;17&lt;/ref-type&gt;&lt;contributors&gt;&lt;authors&gt;&lt;author&gt;Rivas, J.A.&lt;/author&gt;&lt;author&gt;Aktay, S.A.&lt;/author&gt;&lt;author&gt;Owens, R.Y.&lt;/author&gt;&lt;/authors&gt;&lt;/contributors&gt;&lt;titles&gt;&lt;title&gt;&lt;style face="italic" font="default" size="100%"&gt;Paleosuchus trigonatus&lt;/style&gt;&lt;style face="normal" font="default" size="100%"&gt; (Schneider&amp;apos;s Smooth-fronted Caiman) nesting&lt;/style&gt;&lt;/title&gt;&lt;secondary-title&gt;Herpetological Review&lt;/secondary-title&gt;&lt;/titles&gt;&lt;periodical&gt;&lt;full-title&gt;Herpetological Review&lt;/full-title&gt;&lt;/periodical&gt;&lt;pages&gt;251&lt;/pages&gt;&lt;volume&gt;32&lt;/volume&gt;&lt;number&gt;4&lt;/number&gt;&lt;dates&gt;&lt;year&gt;2001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  <w:tr w:rsidR="00E115D0" w:rsidRPr="00C05528" w:rsidTr="00E115D0">
        <w:trPr>
          <w:cnfStyle w:val="000000100000"/>
          <w:trHeight w:val="80"/>
        </w:trPr>
        <w:tc>
          <w:tcPr>
            <w:tcW w:w="3000" w:type="dxa"/>
            <w:noWrap/>
            <w:hideMark/>
          </w:tcPr>
          <w:p w:rsidR="00E115D0" w:rsidRPr="00C05528" w:rsidRDefault="00E115D0" w:rsidP="007147B3">
            <w:pPr>
              <w:widowControl/>
              <w:ind w:firstLine="270"/>
              <w:jc w:val="left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Tomistoma</w:t>
            </w:r>
            <w:proofErr w:type="spellEnd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4"/>
                <w:szCs w:val="24"/>
                <w:lang w:eastAsia="en-US"/>
              </w:rPr>
              <w:t>schlegelii</w:t>
            </w:r>
            <w:proofErr w:type="spellEnd"/>
          </w:p>
        </w:tc>
        <w:tc>
          <w:tcPr>
            <w:tcW w:w="1878" w:type="dxa"/>
            <w:gridSpan w:val="4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1.658</w:t>
            </w:r>
          </w:p>
        </w:tc>
        <w:tc>
          <w:tcPr>
            <w:tcW w:w="1710" w:type="dxa"/>
            <w:noWrap/>
            <w:hideMark/>
          </w:tcPr>
          <w:p w:rsidR="00E115D0" w:rsidRPr="00C05528" w:rsidRDefault="00E115D0" w:rsidP="007147B3">
            <w:pPr>
              <w:widowControl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2.146</w:t>
            </w:r>
          </w:p>
        </w:tc>
        <w:tc>
          <w:tcPr>
            <w:tcW w:w="2250" w:type="dxa"/>
            <w:hideMark/>
          </w:tcPr>
          <w:p w:rsidR="00E115D0" w:rsidRPr="00C05528" w:rsidRDefault="00D50CB7" w:rsidP="00E115D0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GZXJndXNvbjwvQXV0aG9yPjxZZWFyPjE5ODU8L1llYXI+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</w:fldData>
              </w:fldChar>
            </w:r>
            <w:r w:rsidR="00E115D0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E115D0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1,4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 w:rsidR="00E115D0" w:rsidRPr="00C05528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; this study</w:t>
            </w:r>
          </w:p>
        </w:tc>
      </w:tr>
    </w:tbl>
    <w:p w:rsidR="00E115D0" w:rsidRDefault="00E115D0" w:rsidP="00E115D0">
      <w:pPr>
        <w:rPr>
          <w:rFonts w:ascii="Times New Roman" w:hAnsi="Times New Roman" w:cs="Times New Roman"/>
          <w:sz w:val="24"/>
          <w:szCs w:val="24"/>
        </w:rPr>
      </w:pPr>
    </w:p>
    <w:p w:rsidR="00E115D0" w:rsidRDefault="00E115D0" w:rsidP="00E115D0">
      <w:pPr>
        <w:rPr>
          <w:rFonts w:ascii="Times New Roman" w:hAnsi="Times New Roman" w:cs="Times New Roman"/>
          <w:sz w:val="24"/>
          <w:szCs w:val="24"/>
        </w:rPr>
      </w:pPr>
    </w:p>
    <w:p w:rsidR="00E115D0" w:rsidRDefault="00E115D0">
      <w:r w:rsidRPr="00627100">
        <w:rPr>
          <w:rFonts w:ascii="Times New Roman" w:hAnsi="Times New Roman" w:cs="Times New Roman"/>
          <w:b/>
          <w:sz w:val="36"/>
          <w:szCs w:val="36"/>
        </w:rPr>
        <w:t>References</w:t>
      </w:r>
    </w:p>
    <w:p w:rsidR="00283E86" w:rsidRPr="00283E86" w:rsidRDefault="00D50CB7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>
        <w:fldChar w:fldCharType="begin"/>
      </w:r>
      <w:r w:rsidR="00E115D0">
        <w:instrText xml:space="preserve"> ADDIN EN.REFLIST </w:instrText>
      </w:r>
      <w:r>
        <w:fldChar w:fldCharType="separate"/>
      </w:r>
      <w:r w:rsidR="00283E86" w:rsidRPr="00283E86">
        <w:rPr>
          <w:rFonts w:ascii="Times New Roman" w:hAnsi="Times New Roman" w:cs="Times New Roman"/>
          <w:noProof/>
          <w:sz w:val="24"/>
        </w:rPr>
        <w:t>1. Booth DT, Seymour RS (1987) Effect of eggshell thinning on water vapor conductance of Malleefowl eggs. Condor 89: 453-459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. Booth DT, Thompson MB (1991) A comparison of reptilian eggs with those of megapode birds. In: Deeming DC, Ferguson MWJ, editors. Egg Incubation: Its Effects on Embryonic Development in Birds and Reptiles. Cambridge, United Kingdom: Cambridge University Press. pp. 325-344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. Lill A (1987) Water vapor conductance and shell characteristics of Superb Lyrebird eggs. Australian Journal of Zoology 35: 553-55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. Schonwetter M (1960-1967) Handbuch der Oologie. Berlin, Germany: Akademie Verlag. 929 p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5. Ar A, Rahn H (1985) Pores in avian eggshells: gas conductance, gas exchange and embryonic growth rate. Respiration Physiology 61: 1-2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6. Tullett SG (1976) The avian eggshell: a mediating boundary [Ph.D.]. Bath, United Kingdom: The University of Bath. 198 p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7. Hoyt DF, Board RG, Rahn H, Paganelli CV (1979) The eggs of the Anatidae: conductance, pore structure, and metabolism. Physiological Zoology 52: 438-45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8. Rokitka MA, Rahn H (1987) Regional differences in shell conductance and pore density of avian eggs. Respiration Physiology 68: 371-376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9. Balkan M, Karakas R, Biricik M (2006) Changes in eggshell thickness, shell conductance and pore density during incubation in the Peking Duck (</w:t>
      </w:r>
      <w:r w:rsidRPr="00283E86">
        <w:rPr>
          <w:rFonts w:ascii="Times New Roman" w:hAnsi="Times New Roman" w:cs="Times New Roman"/>
          <w:i/>
          <w:noProof/>
          <w:sz w:val="24"/>
        </w:rPr>
        <w:t>Anas platyrhynchos</w:t>
      </w:r>
      <w:r w:rsidRPr="00283E86">
        <w:rPr>
          <w:rFonts w:ascii="Times New Roman" w:hAnsi="Times New Roman" w:cs="Times New Roman"/>
          <w:noProof/>
          <w:sz w:val="24"/>
        </w:rPr>
        <w:t xml:space="preserve"> f. </w:t>
      </w:r>
      <w:r w:rsidRPr="00283E86">
        <w:rPr>
          <w:rFonts w:ascii="Times New Roman" w:hAnsi="Times New Roman" w:cs="Times New Roman"/>
          <w:i/>
          <w:noProof/>
          <w:sz w:val="24"/>
        </w:rPr>
        <w:t>dom</w:t>
      </w:r>
      <w:r w:rsidRPr="00283E86">
        <w:rPr>
          <w:rFonts w:ascii="Times New Roman" w:hAnsi="Times New Roman" w:cs="Times New Roman"/>
          <w:noProof/>
          <w:sz w:val="24"/>
        </w:rPr>
        <w:t>.). Ornis Fennica 83: 117-123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0. Carey C, Leonvelarde F, Monge C (1990) Eggshell conductance and other physical characteristics of avian eggs laid in the Peruvian Andes. Condor 92: 790-793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11. Rahn H, Krog J, Mehlum F (1983) Microclimate of the nest and egg water loss of the Eider </w:t>
      </w:r>
      <w:r w:rsidRPr="00283E86">
        <w:rPr>
          <w:rFonts w:ascii="Times New Roman" w:hAnsi="Times New Roman" w:cs="Times New Roman"/>
          <w:i/>
          <w:noProof/>
          <w:sz w:val="24"/>
        </w:rPr>
        <w:t>Somateria mollissima</w:t>
      </w:r>
      <w:r w:rsidRPr="00283E86">
        <w:rPr>
          <w:rFonts w:ascii="Times New Roman" w:hAnsi="Times New Roman" w:cs="Times New Roman"/>
          <w:noProof/>
          <w:sz w:val="24"/>
        </w:rPr>
        <w:t xml:space="preserve"> and other waterfowl in Spitsbergen. Polar Research 1: 171-184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2. Zimmermann K, Hipfner JM (2007) Egg size, eggshell porosity, and incubation period in the marine bird family. Auk 124: 307-315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3. Nelson SK (1997) Marbled murrelet (</w:t>
      </w:r>
      <w:r w:rsidRPr="00283E86">
        <w:rPr>
          <w:rFonts w:ascii="Times New Roman" w:hAnsi="Times New Roman" w:cs="Times New Roman"/>
          <w:i/>
          <w:noProof/>
          <w:sz w:val="24"/>
        </w:rPr>
        <w:t>Brachyramphus marmoratus</w:t>
      </w:r>
      <w:r w:rsidRPr="00283E86">
        <w:rPr>
          <w:rFonts w:ascii="Times New Roman" w:hAnsi="Times New Roman" w:cs="Times New Roman"/>
          <w:noProof/>
          <w:sz w:val="24"/>
        </w:rPr>
        <w:t>). In: Poole A, Gill F, editors. The birds of North America: The Academy of Natural Sciences, Philadelphia, and The American Ornithologists' Unnion, Washington, D.C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14. Hipfner JM, Charleton K, Davies WE (2004) Rates and consequences of relaying in Cassin's Auklets </w:t>
      </w:r>
      <w:r w:rsidRPr="00283E86">
        <w:rPr>
          <w:rFonts w:ascii="Times New Roman" w:hAnsi="Times New Roman" w:cs="Times New Roman"/>
          <w:i/>
          <w:noProof/>
          <w:sz w:val="24"/>
        </w:rPr>
        <w:t>Ptychoramphus aleuticus</w:t>
      </w:r>
      <w:r w:rsidRPr="00283E86">
        <w:rPr>
          <w:rFonts w:ascii="Times New Roman" w:hAnsi="Times New Roman" w:cs="Times New Roman"/>
          <w:noProof/>
          <w:sz w:val="24"/>
        </w:rPr>
        <w:t xml:space="preserve"> and Rhinoceros Auklets </w:t>
      </w:r>
      <w:r w:rsidRPr="00283E86">
        <w:rPr>
          <w:rFonts w:ascii="Times New Roman" w:hAnsi="Times New Roman" w:cs="Times New Roman"/>
          <w:i/>
          <w:noProof/>
          <w:sz w:val="24"/>
        </w:rPr>
        <w:t>Cerorhinea monocerata</w:t>
      </w:r>
      <w:r w:rsidRPr="00283E86">
        <w:rPr>
          <w:rFonts w:ascii="Times New Roman" w:hAnsi="Times New Roman" w:cs="Times New Roman"/>
          <w:noProof/>
          <w:sz w:val="24"/>
        </w:rPr>
        <w:t xml:space="preserve"> breeding in a seasonal environment. Journal of Avian Biology 35: 224-236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lastRenderedPageBreak/>
        <w:t>15. Rahn H, Dawson WR (1979) Incubation water loss in eggs of Heermann's and Western Gulls. Physiological Zoology 52: 451-46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6. Grant GS, Paganelli CV, Rahn H (1984) Microclimate of Gull-billed Tern and Black Skimmer nests. Condor 86: 337-33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7. Gaston AJ (1994) Ancient murrelet (</w:t>
      </w:r>
      <w:r w:rsidRPr="00283E86">
        <w:rPr>
          <w:rFonts w:ascii="Times New Roman" w:hAnsi="Times New Roman" w:cs="Times New Roman"/>
          <w:i/>
          <w:noProof/>
          <w:sz w:val="24"/>
        </w:rPr>
        <w:t>Synthliboramphus antiquus</w:t>
      </w:r>
      <w:r w:rsidRPr="00283E86">
        <w:rPr>
          <w:rFonts w:ascii="Times New Roman" w:hAnsi="Times New Roman" w:cs="Times New Roman"/>
          <w:noProof/>
          <w:sz w:val="24"/>
        </w:rPr>
        <w:t>). In: Poole A, Gill F, editors. The birds of North America: The Academy of Natural Sciences, Philadelphia, and The American Ornithologists' Unnion, Washington, D.C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8. Arad Z, Gavrieli-Levin I, Marder J (1988) Adaptation of the pigeon egg to incubation in dry hot environments. Physiological Zoology 61: 293-30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19. Ar A, Rahn H (1978) Interdependence of gas conductance, incubation length, and weight of the avian egg. In: Piiper J, editor. Respiratory Function in Birds, Adult and Embryonic. Berlin, Germany: Springer-Verlag. pp. 227-235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20. Booth DT (1987) Effect of temperature on development of Mallee Fowl </w:t>
      </w:r>
      <w:r w:rsidRPr="00283E86">
        <w:rPr>
          <w:rFonts w:ascii="Times New Roman" w:hAnsi="Times New Roman" w:cs="Times New Roman"/>
          <w:i/>
          <w:noProof/>
          <w:sz w:val="24"/>
        </w:rPr>
        <w:t>Leipoa ocellata</w:t>
      </w:r>
      <w:r w:rsidRPr="00283E86">
        <w:rPr>
          <w:rFonts w:ascii="Times New Roman" w:hAnsi="Times New Roman" w:cs="Times New Roman"/>
          <w:noProof/>
          <w:sz w:val="24"/>
        </w:rPr>
        <w:t xml:space="preserve"> eggs. Physiological Zoology 60: 437-445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1. Jones DN, Dekker RWRJ, Roselaar CS (1995) The Megapodes. Oxford, United Kingdom: Oxford University Press. 262 p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2. Ancel A, Girard H (1992) Eggshell of the domestic Guinea Fowl. British Poultry Science 33: 993-1001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3. Rahn H, Carey C, Balmas K, Bhatia B, Paganelli C (1977) Reduction of pore area of avian eggshell as an adaptation to altitude. Proceedings of the National Academy of Sciences of the United States of America 74: 3095-309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63564C">
        <w:rPr>
          <w:rFonts w:ascii="Times New Roman" w:hAnsi="Times New Roman" w:cs="Times New Roman"/>
          <w:noProof/>
          <w:sz w:val="24"/>
        </w:rPr>
        <w:t>24</w:t>
      </w:r>
      <w:r w:rsidRPr="00283E86">
        <w:rPr>
          <w:rFonts w:ascii="Times New Roman" w:hAnsi="Times New Roman" w:cs="Times New Roman"/>
          <w:noProof/>
          <w:sz w:val="24"/>
        </w:rPr>
        <w:t xml:space="preserve">. Jaeckle WB, Kiefer M, Childs B, Harper RG, Rivers JW, </w:t>
      </w:r>
      <w:r w:rsidR="0063564C">
        <w:rPr>
          <w:rFonts w:ascii="Times New Roman" w:hAnsi="Times New Roman" w:cs="Times New Roman"/>
          <w:noProof/>
          <w:sz w:val="24"/>
        </w:rPr>
        <w:t>Peer BD</w:t>
      </w:r>
      <w:r w:rsidRPr="00283E86">
        <w:rPr>
          <w:rFonts w:ascii="Times New Roman" w:hAnsi="Times New Roman" w:cs="Times New Roman"/>
          <w:noProof/>
          <w:sz w:val="24"/>
        </w:rPr>
        <w:t xml:space="preserve"> (2012) Comparison of eggshell porosity and estimated gas flux between the brown-headed cowbird and two common hosts. Journal of Avian Biology 43: 486-49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5. Higgins PJ, Peter JM, Steele WK (2001) Handbook of Australian, New Zealand and Antarctic Birds. Volume 5: Tyrant-flycatchers to Chats. Melbourne, Australia: Oxford University Press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6. Ar A, Paganell CV, Reeves RB, Greene DG, Rahn H (1974) Avian egg: water vapor conductance, shell thickness, and functional pore area. Condor 76: 153-15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7. Temple SA (2002) Dickcissel (</w:t>
      </w:r>
      <w:r w:rsidRPr="00283E86">
        <w:rPr>
          <w:rFonts w:ascii="Times New Roman" w:hAnsi="Times New Roman" w:cs="Times New Roman"/>
          <w:i/>
          <w:noProof/>
          <w:sz w:val="24"/>
        </w:rPr>
        <w:t>Spiza americana</w:t>
      </w:r>
      <w:r w:rsidRPr="00283E86">
        <w:rPr>
          <w:rFonts w:ascii="Times New Roman" w:hAnsi="Times New Roman" w:cs="Times New Roman"/>
          <w:noProof/>
          <w:sz w:val="24"/>
        </w:rPr>
        <w:t>). In: Poole A, Gill F, editors. The birds of North America, No 703. Philadelphia: The Birds of North America. pp. 1-24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28. Higgins PJ, Peter JM, Cowling SJ (2006) Handbook of Australian, New Zealand and Antarctic Birds. Volume 7: Boatbill to Starlings. Melbourne, Australia: Oxford University Press. 1992 p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29. Colacino JM, Hamel PB, Rahn H, Board RG, Sparks NHC (1985) The vaterite cover on the eggs of </w:t>
      </w:r>
      <w:r w:rsidRPr="00283E86">
        <w:rPr>
          <w:rFonts w:ascii="Times New Roman" w:hAnsi="Times New Roman" w:cs="Times New Roman"/>
          <w:i/>
          <w:noProof/>
          <w:sz w:val="24"/>
        </w:rPr>
        <w:t>Anhinga anhinga</w:t>
      </w:r>
      <w:r w:rsidRPr="00283E86">
        <w:rPr>
          <w:rFonts w:ascii="Times New Roman" w:hAnsi="Times New Roman" w:cs="Times New Roman"/>
          <w:noProof/>
          <w:sz w:val="24"/>
        </w:rPr>
        <w:t xml:space="preserve"> and its effect on gas conductance (Aves: Anhingidae). Journal of Zoology 205: 425-433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0. Rahn H, Greene DG, Toien O, Krog J, Mehlum F (1984) Estimated laying dates and eggshell conductance of the Fulmar and Brunnich's Murre in Spitsbergen. Ornis Scandinavica 15: 110-114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1. Lee DS, Haney JC (1996) Manx Shearwater (</w:t>
      </w:r>
      <w:r w:rsidRPr="00283E86">
        <w:rPr>
          <w:rFonts w:ascii="Times New Roman" w:hAnsi="Times New Roman" w:cs="Times New Roman"/>
          <w:i/>
          <w:noProof/>
          <w:sz w:val="24"/>
        </w:rPr>
        <w:t>Puffinus puffinus</w:t>
      </w:r>
      <w:r w:rsidRPr="00283E86">
        <w:rPr>
          <w:rFonts w:ascii="Times New Roman" w:hAnsi="Times New Roman" w:cs="Times New Roman"/>
          <w:noProof/>
          <w:sz w:val="24"/>
        </w:rPr>
        <w:t>). In: Poole A, Gill F, editors. The Birds of North America, No 257: The Academy of Natural Sciences, Philadelphia, and the American Ornithologists' Union, Washington, D.C. pp. 1-2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2. Fitzherbert K (1985) The role of energetic factors in the evolution of the breeding biology of the Short-tailled Shearwater (</w:t>
      </w:r>
      <w:r w:rsidRPr="00283E86">
        <w:rPr>
          <w:rFonts w:ascii="Times New Roman" w:hAnsi="Times New Roman" w:cs="Times New Roman"/>
          <w:i/>
          <w:noProof/>
          <w:sz w:val="24"/>
        </w:rPr>
        <w:t>Puffinus tenuirostris</w:t>
      </w:r>
      <w:r w:rsidRPr="00283E86">
        <w:rPr>
          <w:rFonts w:ascii="Times New Roman" w:hAnsi="Times New Roman" w:cs="Times New Roman"/>
          <w:noProof/>
          <w:sz w:val="24"/>
        </w:rPr>
        <w:t>, Temminck) [Ph.D.]. Victoria, Australia: Monash University. 225 p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lastRenderedPageBreak/>
        <w:t>33. Handrich Y (1989) Incubation water loss in King Penguin egg .I. Change in egg and brood pouch parameters. Physiological Zoology 62: 96-11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34. Massaro M, Davis LS (2005) Differences in egg size, shell thickness, pore density, pore diameter and water vapour conductance between first and second eggs of snares penguins </w:t>
      </w:r>
      <w:r w:rsidRPr="00283E86">
        <w:rPr>
          <w:rFonts w:ascii="Times New Roman" w:hAnsi="Times New Roman" w:cs="Times New Roman"/>
          <w:i/>
          <w:noProof/>
          <w:sz w:val="24"/>
        </w:rPr>
        <w:t>Eudyptes robustus</w:t>
      </w:r>
      <w:r w:rsidRPr="00283E86">
        <w:rPr>
          <w:rFonts w:ascii="Times New Roman" w:hAnsi="Times New Roman" w:cs="Times New Roman"/>
          <w:noProof/>
          <w:sz w:val="24"/>
        </w:rPr>
        <w:t xml:space="preserve"> and their influence on hatching asynchrony. Ibis 147: 251-258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5. Rahn H, Hammel HT (1982) Incubation water loss, shell conductance, and pore dimensions in Adelie Penguin eggs. Polar Biology 1: 91-97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36. Calder III WA, Parr CR, Karl DP (1978) Energy content of eggs of Brown Kiwi </w:t>
      </w:r>
      <w:r w:rsidRPr="00283E86">
        <w:rPr>
          <w:rFonts w:ascii="Times New Roman" w:hAnsi="Times New Roman" w:cs="Times New Roman"/>
          <w:i/>
          <w:noProof/>
          <w:sz w:val="24"/>
        </w:rPr>
        <w:t>Apteryx australis</w:t>
      </w:r>
      <w:r w:rsidRPr="00283E86">
        <w:rPr>
          <w:rFonts w:ascii="Times New Roman" w:hAnsi="Times New Roman" w:cs="Times New Roman"/>
          <w:noProof/>
          <w:sz w:val="24"/>
        </w:rPr>
        <w:t>; extreme in avian evolution. Comparative Biochemistry and Physiology A 60: 177-179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37. Silyn-Roberts H (1983) The pore geometry and structure of the eggshell of the North Island Brown Kiwi, </w:t>
      </w:r>
      <w:r w:rsidRPr="00283E86">
        <w:rPr>
          <w:rFonts w:ascii="Times New Roman" w:hAnsi="Times New Roman" w:cs="Times New Roman"/>
          <w:i/>
          <w:noProof/>
          <w:sz w:val="24"/>
        </w:rPr>
        <w:t>Apteryx australis mantelli</w:t>
      </w:r>
      <w:r w:rsidRPr="00283E86">
        <w:rPr>
          <w:rFonts w:ascii="Times New Roman" w:hAnsi="Times New Roman" w:cs="Times New Roman"/>
          <w:noProof/>
          <w:sz w:val="24"/>
        </w:rPr>
        <w:t>. Journal of Microscopy 130: 23-36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8. Packard GC, Taigen TL, Packard MJ, Shuman RD (1979) Water vapor conductance of testudinian and crocodilian eggs (class Reptilia). Respiration Physiology 38: 1-1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39. Wink CS, Elsey RM, Bouvier M (1990) Porosity of eggshells from wild and captive, Pen-reared Alligators (</w:t>
      </w:r>
      <w:r w:rsidRPr="00283E86">
        <w:rPr>
          <w:rFonts w:ascii="Times New Roman" w:hAnsi="Times New Roman" w:cs="Times New Roman"/>
          <w:i/>
          <w:noProof/>
          <w:sz w:val="24"/>
        </w:rPr>
        <w:t>Alligator mississippiensis</w:t>
      </w:r>
      <w:r w:rsidRPr="00283E86">
        <w:rPr>
          <w:rFonts w:ascii="Times New Roman" w:hAnsi="Times New Roman" w:cs="Times New Roman"/>
          <w:noProof/>
          <w:sz w:val="24"/>
        </w:rPr>
        <w:t>). Journal of Morphology 203: 35-39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0. Marzola M, Russo J, Mateus O (2015) Identification and comparison of modern and fossil crocodilian eggs and eggshell structures. Historical Biology 27: 115-133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1. Ferguson MWJ (1985) Reproductive biology and embryology of the crocodilians. In: Gans C, editor. Biology of the Reptilia. New York: John Wiley and Sons. pp. 329-491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2. Wink CS, Elsey RM (1994) Morphology of shells from viable and nonviable eggs of the Chinese Alligator (</w:t>
      </w:r>
      <w:r w:rsidRPr="00283E86">
        <w:rPr>
          <w:rFonts w:ascii="Times New Roman" w:hAnsi="Times New Roman" w:cs="Times New Roman"/>
          <w:i/>
          <w:noProof/>
          <w:sz w:val="24"/>
        </w:rPr>
        <w:t>Alligator sinensis</w:t>
      </w:r>
      <w:r w:rsidRPr="00283E86">
        <w:rPr>
          <w:rFonts w:ascii="Times New Roman" w:hAnsi="Times New Roman" w:cs="Times New Roman"/>
          <w:noProof/>
          <w:sz w:val="24"/>
        </w:rPr>
        <w:t>). Journal of Morphology 222: 103-110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63564C">
        <w:rPr>
          <w:rFonts w:ascii="Times New Roman" w:hAnsi="Times New Roman" w:cs="Times New Roman"/>
          <w:noProof/>
          <w:sz w:val="24"/>
        </w:rPr>
        <w:t>43</w:t>
      </w:r>
      <w:r w:rsidRPr="00283E86">
        <w:rPr>
          <w:rFonts w:ascii="Times New Roman" w:hAnsi="Times New Roman" w:cs="Times New Roman"/>
          <w:noProof/>
          <w:sz w:val="24"/>
        </w:rPr>
        <w:t xml:space="preserve">. Stoker C, Zayas MA, Ferreira MA, Durando M, Galoppo GH, </w:t>
      </w:r>
      <w:r w:rsidR="0063564C">
        <w:rPr>
          <w:rFonts w:ascii="Times New Roman" w:hAnsi="Times New Roman" w:cs="Times New Roman"/>
          <w:noProof/>
          <w:sz w:val="24"/>
        </w:rPr>
        <w:t xml:space="preserve">Rodriguez HA, </w:t>
      </w:r>
      <w:r w:rsidRPr="00283E86">
        <w:rPr>
          <w:rFonts w:ascii="Times New Roman" w:hAnsi="Times New Roman" w:cs="Times New Roman"/>
          <w:noProof/>
          <w:sz w:val="24"/>
        </w:rPr>
        <w:t>et al. (2013) The eggshell features and clutch viability of the Broad-snouted Caiman (</w:t>
      </w:r>
      <w:r w:rsidRPr="00283E86">
        <w:rPr>
          <w:rFonts w:ascii="Times New Roman" w:hAnsi="Times New Roman" w:cs="Times New Roman"/>
          <w:i/>
          <w:noProof/>
          <w:sz w:val="24"/>
        </w:rPr>
        <w:t>Caiman latirostris</w:t>
      </w:r>
      <w:r w:rsidRPr="00283E86">
        <w:rPr>
          <w:rFonts w:ascii="Times New Roman" w:hAnsi="Times New Roman" w:cs="Times New Roman"/>
          <w:noProof/>
          <w:sz w:val="24"/>
        </w:rPr>
        <w:t>) are associated with the egg burden of organochlorine compounds. Ecotoxicology and Environmental Safety 98: 191-195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4. Thorbjarnarson JB (1996) Reproductive characteristics of the order Crocodylia. Herpetologica 52: 8-24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>45. Platt SG, Rainwater TR, Thorbjarnarson JB, McMurry ST (2008) Reproductive dynamics of a tropical freshwater crocodilian: Morelet's crocodile in northern Belize. Journal of Zoology 275: 177-189.</w:t>
      </w:r>
    </w:p>
    <w:p w:rsidR="00283E86" w:rsidRP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283E86">
        <w:rPr>
          <w:rFonts w:ascii="Times New Roman" w:hAnsi="Times New Roman" w:cs="Times New Roman"/>
          <w:noProof/>
          <w:sz w:val="24"/>
        </w:rPr>
        <w:t xml:space="preserve">46. Rivas JA, Aktay SA, Owens RY (2001) </w:t>
      </w:r>
      <w:r w:rsidRPr="00283E86">
        <w:rPr>
          <w:rFonts w:ascii="Times New Roman" w:hAnsi="Times New Roman" w:cs="Times New Roman"/>
          <w:i/>
          <w:noProof/>
          <w:sz w:val="24"/>
        </w:rPr>
        <w:t>Paleosuchus trigonatus</w:t>
      </w:r>
      <w:r w:rsidRPr="00283E86">
        <w:rPr>
          <w:rFonts w:ascii="Times New Roman" w:hAnsi="Times New Roman" w:cs="Times New Roman"/>
          <w:noProof/>
          <w:sz w:val="24"/>
        </w:rPr>
        <w:t xml:space="preserve"> (Schneider's Smooth-fronted Caiman) nesting. Herpetological Review 32: 251.</w:t>
      </w:r>
    </w:p>
    <w:p w:rsidR="00283E86" w:rsidRDefault="00283E86" w:rsidP="00601D06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</w:p>
    <w:p w:rsidR="00E115D0" w:rsidRDefault="00D50CB7" w:rsidP="00601D06">
      <w:pPr>
        <w:jc w:val="left"/>
      </w:pPr>
      <w:r>
        <w:fldChar w:fldCharType="end"/>
      </w:r>
    </w:p>
    <w:sectPr w:rsidR="00E115D0" w:rsidSect="004C1A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Library for Kohei&amp;apos;s MSc project Copy.enl&lt;/item&gt;&lt;/Libraries&gt;&lt;/ENLibraries&gt;"/>
  </w:docVars>
  <w:rsids>
    <w:rsidRoot w:val="00E115D0"/>
    <w:rsid w:val="0007661F"/>
    <w:rsid w:val="00283E86"/>
    <w:rsid w:val="00393F0C"/>
    <w:rsid w:val="0040795E"/>
    <w:rsid w:val="004C1AA5"/>
    <w:rsid w:val="005D4F33"/>
    <w:rsid w:val="005E5DF1"/>
    <w:rsid w:val="00601D06"/>
    <w:rsid w:val="0063564C"/>
    <w:rsid w:val="006A6FEE"/>
    <w:rsid w:val="006F0884"/>
    <w:rsid w:val="007147B3"/>
    <w:rsid w:val="00945634"/>
    <w:rsid w:val="009A27FF"/>
    <w:rsid w:val="009F3BFC"/>
    <w:rsid w:val="00AB02E3"/>
    <w:rsid w:val="00C45D9F"/>
    <w:rsid w:val="00CA01D8"/>
    <w:rsid w:val="00D16551"/>
    <w:rsid w:val="00D3681F"/>
    <w:rsid w:val="00D50CB7"/>
    <w:rsid w:val="00E115D0"/>
    <w:rsid w:val="00E41B5D"/>
    <w:rsid w:val="00F5171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15D0"/>
    <w:pPr>
      <w:widowControl w:val="0"/>
      <w:spacing w:after="0" w:line="240" w:lineRule="auto"/>
      <w:jc w:val="both"/>
    </w:pPr>
    <w:rPr>
      <w:rFonts w:eastAsiaTheme="minorEastAsia"/>
      <w:kern w:val="2"/>
      <w:sz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E115D0"/>
  </w:style>
  <w:style w:type="paragraph" w:styleId="Title">
    <w:name w:val="Title"/>
    <w:basedOn w:val="Normal"/>
    <w:next w:val="Normal"/>
    <w:link w:val="TitleChar"/>
    <w:uiPriority w:val="10"/>
    <w:qFormat/>
    <w:rsid w:val="00E115D0"/>
    <w:pPr>
      <w:jc w:val="center"/>
    </w:pPr>
    <w:rPr>
      <w:rFonts w:ascii="Times New Roman" w:eastAsia="MS Mincho" w:hAnsi="Times New Roman" w:cs="Times New Roman"/>
      <w:b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E115D0"/>
    <w:rPr>
      <w:rFonts w:ascii="Times New Roman" w:eastAsia="MS Mincho" w:hAnsi="Times New Roman" w:cs="Times New Roman"/>
      <w:b/>
      <w:kern w:val="2"/>
      <w:sz w:val="24"/>
      <w:szCs w:val="24"/>
      <w:lang w:eastAsia="ja-JP"/>
    </w:rPr>
  </w:style>
  <w:style w:type="table" w:customStyle="1" w:styleId="LightShading1">
    <w:name w:val="Light Shading1"/>
    <w:basedOn w:val="TableNormal"/>
    <w:uiPriority w:val="60"/>
    <w:rsid w:val="00E115D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able">
    <w:name w:val="Table"/>
    <w:basedOn w:val="Normal"/>
    <w:qFormat/>
    <w:rsid w:val="00E115D0"/>
    <w:pPr>
      <w:widowControl/>
      <w:jc w:val="left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LightShading2">
    <w:name w:val="Light Shading2"/>
    <w:basedOn w:val="TableNormal"/>
    <w:uiPriority w:val="60"/>
    <w:rsid w:val="00E115D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115D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15D0"/>
    <w:rPr>
      <w:rFonts w:ascii="Tahoma" w:eastAsiaTheme="minorEastAsia" w:hAnsi="Tahoma" w:cs="Tahoma"/>
      <w:kern w:val="2"/>
      <w:sz w:val="16"/>
      <w:szCs w:val="16"/>
      <w:lang w:eastAsia="ja-JP"/>
    </w:rPr>
  </w:style>
  <w:style w:type="character" w:styleId="Hyperlink">
    <w:name w:val="Hyperlink"/>
    <w:basedOn w:val="DefaultParagraphFont"/>
    <w:uiPriority w:val="99"/>
    <w:semiHidden/>
    <w:unhideWhenUsed/>
    <w:rsid w:val="00E115D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115D0"/>
    <w:rPr>
      <w:color w:val="800080"/>
      <w:u w:val="single"/>
    </w:rPr>
  </w:style>
  <w:style w:type="paragraph" w:customStyle="1" w:styleId="xl69">
    <w:name w:val="xl69"/>
    <w:basedOn w:val="Normal"/>
    <w:rsid w:val="00E115D0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0">
    <w:name w:val="xl70"/>
    <w:basedOn w:val="Normal"/>
    <w:rsid w:val="00E115D0"/>
    <w:pPr>
      <w:widowControl/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1">
    <w:name w:val="xl71"/>
    <w:basedOn w:val="Normal"/>
    <w:rsid w:val="00E115D0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2">
    <w:name w:val="xl72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3">
    <w:name w:val="xl73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4">
    <w:name w:val="xl74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5">
    <w:name w:val="xl75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6">
    <w:name w:val="xl76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7">
    <w:name w:val="xl77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i/>
      <w:iCs/>
      <w:kern w:val="0"/>
      <w:sz w:val="18"/>
      <w:szCs w:val="18"/>
      <w:lang w:eastAsia="en-US"/>
    </w:rPr>
  </w:style>
  <w:style w:type="paragraph" w:customStyle="1" w:styleId="xl78">
    <w:name w:val="xl78"/>
    <w:basedOn w:val="Normal"/>
    <w:rsid w:val="00E115D0"/>
    <w:pPr>
      <w:widowControl/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9">
    <w:name w:val="xl79"/>
    <w:basedOn w:val="Normal"/>
    <w:rsid w:val="00E115D0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80">
    <w:name w:val="xl80"/>
    <w:basedOn w:val="Normal"/>
    <w:rsid w:val="00E115D0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table" w:styleId="LightShading">
    <w:name w:val="Light Shading"/>
    <w:basedOn w:val="TableNormal"/>
    <w:uiPriority w:val="60"/>
    <w:rsid w:val="00E115D0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E115D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115D0"/>
    <w:rPr>
      <w:rFonts w:eastAsiaTheme="minorEastAsia"/>
      <w:kern w:val="2"/>
      <w:sz w:val="21"/>
      <w:lang w:eastAsia="ja-JP"/>
    </w:rPr>
  </w:style>
  <w:style w:type="paragraph" w:styleId="Footer">
    <w:name w:val="footer"/>
    <w:basedOn w:val="Normal"/>
    <w:link w:val="FooterChar"/>
    <w:uiPriority w:val="99"/>
    <w:semiHidden/>
    <w:unhideWhenUsed/>
    <w:rsid w:val="00E115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115D0"/>
    <w:rPr>
      <w:rFonts w:eastAsiaTheme="minorEastAsia"/>
      <w:kern w:val="2"/>
      <w:sz w:val="21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6</Pages>
  <Words>16275</Words>
  <Characters>92774</Characters>
  <Application>Microsoft Office Word</Application>
  <DocSecurity>0</DocSecurity>
  <Lines>773</Lines>
  <Paragraphs>2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8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hei Tanaka</dc:creator>
  <cp:lastModifiedBy>Kohei Tanaka</cp:lastModifiedBy>
  <cp:revision>11</cp:revision>
  <dcterms:created xsi:type="dcterms:W3CDTF">2015-07-31T15:58:00Z</dcterms:created>
  <dcterms:modified xsi:type="dcterms:W3CDTF">2015-10-30T21:23:00Z</dcterms:modified>
</cp:coreProperties>
</file>